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1F169698" w:rsidR="008A245F" w:rsidRDefault="008A245F" w:rsidP="001A07BD">
      <w:pPr>
        <w:spacing w:line="360" w:lineRule="auto"/>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w:t>
      </w:r>
      <w:r w:rsidR="008B5B71">
        <w:rPr>
          <w:rFonts w:ascii="Garamond" w:hAnsi="Garamond"/>
          <w:lang w:val="en-US"/>
        </w:rPr>
        <w:t xml:space="preserve">drawing on </w:t>
      </w:r>
      <w:r w:rsidR="00ED53FD">
        <w:rPr>
          <w:rFonts w:ascii="Garamond" w:hAnsi="Garamond"/>
          <w:lang w:val="en-US"/>
        </w:rPr>
        <w:t xml:space="preserve">existing studies, this research </w:t>
      </w:r>
      <w:r w:rsidR="008B5B71">
        <w:rPr>
          <w:rFonts w:ascii="Garamond" w:hAnsi="Garamond"/>
          <w:lang w:val="en-US"/>
        </w:rPr>
        <w:t>formulates hypotheses on public attitudes toward naturalization applicants. These hypotheses are tested using vignettes of h</w:t>
      </w:r>
      <w:r w:rsidR="00C213DB">
        <w:rPr>
          <w:rFonts w:ascii="Garamond" w:hAnsi="Garamond"/>
          <w:lang w:val="en-US"/>
        </w:rPr>
        <w:t xml:space="preserve">ypothetical naturalization applicants in a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70960FF"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139B931D" w:rsid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015DC6" w:rsidRPr="00015DC6">
        <w:rPr>
          <w:rFonts w:ascii="Garamond" w:hAnsi="Garamond"/>
          <w:lang w:val="en-US"/>
        </w:rPr>
        <w:t xml:space="preserve">. </w:t>
      </w:r>
      <w:r w:rsidR="001E7F8E">
        <w:rPr>
          <w:rFonts w:ascii="Garamond" w:hAnsi="Garamond"/>
          <w:lang w:val="en-US"/>
        </w:rPr>
        <w:t xml:space="preserve">However, in contrast to the global trend, Germany has maintained a commitment to the principle of avoiding dual citizenship </w:t>
      </w:r>
      <w:r w:rsidR="001E7F8E">
        <w:rPr>
          <w:rFonts w:ascii="Garamond" w:hAnsi="Garamond"/>
          <w:lang w:val="en-US"/>
        </w:rPr>
        <w:fldChar w:fldCharType="begin"/>
      </w:r>
      <w:r w:rsidR="001E7F8E">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1E7F8E">
        <w:rPr>
          <w:rFonts w:ascii="Garamond" w:hAnsi="Garamond"/>
          <w:lang w:val="en-US"/>
        </w:rPr>
        <w:fldChar w:fldCharType="separate"/>
      </w:r>
      <w:r w:rsidR="001E7F8E">
        <w:rPr>
          <w:rFonts w:ascii="Garamond" w:hAnsi="Garamond"/>
          <w:noProof/>
          <w:lang w:val="en-US"/>
        </w:rPr>
        <w:t>(Gerdes, Faist, and Rieple 2007; Palmowski 2008)</w:t>
      </w:r>
      <w:r w:rsidR="001E7F8E">
        <w:rPr>
          <w:rFonts w:ascii="Garamond" w:hAnsi="Garamond"/>
          <w:lang w:val="en-US"/>
        </w:rPr>
        <w:fldChar w:fldCharType="end"/>
      </w:r>
      <w:r w:rsidR="001E7F8E">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r w:rsidR="00D73652">
        <w:rPr>
          <w:rFonts w:ascii="Garamond" w:hAnsi="Garamond"/>
          <w:lang w:val="en-US"/>
        </w:rPr>
        <w:t xml:space="preserve">These changes not only reflect alterations in legislation but also propel the broader society into a discourse on membership criteria. </w:t>
      </w:r>
    </w:p>
    <w:p w14:paraId="0B5DB898" w14:textId="5594B6EC" w:rsidR="00015DC6" w:rsidRDefault="003B0352" w:rsidP="001358AF">
      <w:pPr>
        <w:spacing w:after="200" w:line="360" w:lineRule="auto"/>
        <w:jc w:val="both"/>
        <w:rPr>
          <w:rFonts w:ascii="Garamond" w:hAnsi="Garamond"/>
          <w:lang w:val="en-US"/>
        </w:rPr>
      </w:pPr>
      <w:r>
        <w:rPr>
          <w:rFonts w:ascii="Garamond" w:hAnsi="Garamond"/>
          <w:lang w:val="en-US"/>
        </w:rPr>
        <w:t xml:space="preserve">Claims to </w:t>
      </w:r>
      <w:r w:rsidR="006564A7">
        <w:rPr>
          <w:rFonts w:ascii="Garamond" w:hAnsi="Garamond"/>
          <w:lang w:val="en-US"/>
        </w:rPr>
        <w:t>equal</w:t>
      </w:r>
      <w:r w:rsidR="00C65BC6">
        <w:rPr>
          <w:rFonts w:ascii="Garamond" w:hAnsi="Garamond"/>
          <w:lang w:val="en-US"/>
        </w:rPr>
        <w:t xml:space="preserve"> membership are regulated through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9E1026">
        <w:rPr>
          <w:rFonts w:ascii="Garamond" w:hAnsi="Garamond"/>
          <w:lang w:val="en-US"/>
        </w:rPr>
        <w:t>Nevertheless</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884885">
        <w:rPr>
          <w:rFonts w:ascii="Garamond" w:hAnsi="Garamond"/>
          <w:lang w:val="en-US"/>
        </w:rPr>
        <w:t>indicates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884885">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884885">
        <w:rPr>
          <w:rFonts w:ascii="Cambria Math" w:hAnsi="Cambria Math" w:cs="Cambria Math"/>
          <w:lang w:val="en-US"/>
        </w:rPr>
        <w:instrText>‐</w:instrText>
      </w:r>
      <w:r w:rsidR="00884885">
        <w:rPr>
          <w:rFonts w:ascii="Garamond" w:hAnsi="Garamond"/>
          <w:lang w:val="en-US"/>
        </w:rPr>
        <w:instrText>Civic Dichotomy: Cultural Citizenship as a New Way of Excluding Immigrants","title-short":"Beyond the Ethnic</w:instrText>
      </w:r>
      <w:r w:rsidR="00884885">
        <w:rPr>
          <w:rFonts w:ascii="Cambria Math" w:hAnsi="Cambria Math" w:cs="Cambria Math"/>
          <w:lang w:val="en-US"/>
        </w:rPr>
        <w:instrText>‐</w:instrText>
      </w:r>
      <w:r w:rsidR="00884885">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884885">
        <w:rPr>
          <w:rFonts w:ascii="Garamond" w:hAnsi="Garamond"/>
          <w:lang w:val="en-US"/>
        </w:rPr>
        <w:fldChar w:fldCharType="separate"/>
      </w:r>
      <w:r w:rsidR="00884885">
        <w:rPr>
          <w:rFonts w:ascii="Garamond" w:hAnsi="Garamond"/>
          <w:noProof/>
          <w:lang w:val="en-US"/>
        </w:rPr>
        <w:t>(Miller-Idriss 2006; Reijerse et al. 2013)</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w:t>
      </w:r>
      <w:r w:rsidR="00884885">
        <w:rPr>
          <w:rFonts w:ascii="Garamond" w:hAnsi="Garamond"/>
          <w:lang w:val="en-US"/>
        </w:rPr>
        <w:lastRenderedPageBreak/>
        <w:t xml:space="preserve">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influenced by </w:t>
      </w:r>
      <w:r w:rsidR="009E1026">
        <w:rPr>
          <w:rFonts w:ascii="Garamond" w:hAnsi="Garamond"/>
          <w:lang w:val="en-US"/>
        </w:rPr>
        <w:t xml:space="preserve">citizenship law </w:t>
      </w:r>
      <w:r w:rsidR="00540F9A">
        <w:rPr>
          <w:rFonts w:ascii="Garamond" w:hAnsi="Garamond"/>
          <w:lang w:val="en-US"/>
        </w:rPr>
        <w:t xml:space="preserve">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economic</w:t>
      </w:r>
      <w:r w:rsidR="00D73652">
        <w:rPr>
          <w:rFonts w:ascii="Garamond" w:hAnsi="Garamond"/>
          <w:lang w:val="en-US"/>
        </w:rPr>
        <w:t xml:space="preserve"> deservingness</w:t>
      </w:r>
      <w:r w:rsidR="009E1026">
        <w:rPr>
          <w:rFonts w:ascii="Garamond" w:hAnsi="Garamond"/>
          <w:lang w:val="en-US"/>
        </w:rPr>
        <w:t xml:space="preserve">. This article aims to enhance our understanding of this relational process of recognition </w:t>
      </w:r>
      <w:r w:rsidR="009E1026">
        <w:rPr>
          <w:rFonts w:ascii="Garamond" w:hAnsi="Garamond"/>
          <w:lang w:val="en-US"/>
        </w:rPr>
        <w:fldChar w:fldCharType="begin"/>
      </w:r>
      <w:r w:rsidR="009E1026">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9E1026">
        <w:rPr>
          <w:rFonts w:ascii="Garamond" w:hAnsi="Garamond"/>
          <w:lang w:val="en-US"/>
        </w:rPr>
        <w:fldChar w:fldCharType="separate"/>
      </w:r>
      <w:r w:rsidR="009E1026">
        <w:rPr>
          <w:rFonts w:ascii="Garamond" w:hAnsi="Garamond"/>
          <w:noProof/>
          <w:lang w:val="en-US"/>
        </w:rPr>
        <w:t>(Bloemraad 2018)</w:t>
      </w:r>
      <w:r w:rsidR="009E1026">
        <w:rPr>
          <w:rFonts w:ascii="Garamond" w:hAnsi="Garamond"/>
          <w:lang w:val="en-US"/>
        </w:rPr>
        <w:fldChar w:fldCharType="end"/>
      </w:r>
      <w:r w:rsidR="009E1026">
        <w:rPr>
          <w:rFonts w:ascii="Garamond" w:hAnsi="Garamond"/>
          <w:lang w:val="en-US"/>
        </w:rPr>
        <w:t>, including both the definition of membership criteria and the evaluation of whether a specific applicant satisfies these conditions</w:t>
      </w:r>
      <w:r w:rsidR="00D73652">
        <w:rPr>
          <w:rFonts w:ascii="Garamond" w:hAnsi="Garamond"/>
          <w:lang w:val="en-US"/>
        </w:rPr>
        <w:t>.</w:t>
      </w:r>
      <w:r w:rsidR="009E1026">
        <w:rPr>
          <w:rFonts w:ascii="Garamond" w:hAnsi="Garamond"/>
          <w:lang w:val="en-US"/>
        </w:rPr>
        <w:t xml:space="preserve">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8870D4">
        <w:rPr>
          <w:rFonts w:ascii="Garamond" w:hAnsi="Garamond"/>
          <w:lang w:val="en-US"/>
        </w:rPr>
        <w:t xml:space="preserve">This approach enables me to examine the shared understanding of citizenship criteria and the subgroup heterogeneity. </w:t>
      </w:r>
    </w:p>
    <w:p w14:paraId="68BE27E9" w14:textId="7E8FC1FD" w:rsidR="008870D4" w:rsidRDefault="0023588D" w:rsidP="001358AF">
      <w:pPr>
        <w:spacing w:after="200" w:line="360" w:lineRule="auto"/>
        <w:jc w:val="both"/>
        <w:rPr>
          <w:rFonts w:ascii="Garamond" w:hAnsi="Garamond"/>
          <w:lang w:val="en-US"/>
        </w:rPr>
      </w:pPr>
      <w:r>
        <w:rPr>
          <w:rFonts w:ascii="Garamond" w:hAnsi="Garamond"/>
          <w:lang w:val="en-US"/>
        </w:rPr>
        <w:t>Following this introduction</w:t>
      </w:r>
      <w:r w:rsidR="008870D4">
        <w:rPr>
          <w:rFonts w:ascii="Garamond" w:hAnsi="Garamond"/>
          <w:lang w:val="en-US"/>
        </w:rPr>
        <w:t xml:space="preserve">, I will first </w:t>
      </w:r>
      <w:r>
        <w:rPr>
          <w:rFonts w:ascii="Garamond" w:hAnsi="Garamond"/>
          <w:lang w:val="en-US"/>
        </w:rPr>
        <w:t>present</w:t>
      </w:r>
      <w:r w:rsidR="008870D4">
        <w:rPr>
          <w:rFonts w:ascii="Garamond" w:hAnsi="Garamond"/>
          <w:lang w:val="en-US"/>
        </w:rPr>
        <w:t xml:space="preserve"> the current state of Germany’s citizenship law and the proposed reform, </w:t>
      </w:r>
      <w:r>
        <w:rPr>
          <w:rFonts w:ascii="Garamond" w:hAnsi="Garamond"/>
          <w:lang w:val="en-US"/>
        </w:rPr>
        <w:t>providing</w:t>
      </w:r>
      <w:r w:rsidR="008870D4">
        <w:rPr>
          <w:rFonts w:ascii="Garamond" w:hAnsi="Garamond"/>
          <w:lang w:val="en-US"/>
        </w:rPr>
        <w:t xml:space="preserve"> the background for the study. </w:t>
      </w:r>
      <w:r>
        <w:rPr>
          <w:rFonts w:ascii="Garamond" w:hAnsi="Garamond"/>
          <w:lang w:val="en-US"/>
        </w:rPr>
        <w:t xml:space="preserve">Subsequently, </w:t>
      </w:r>
      <w:r w:rsidR="008870D4">
        <w:rPr>
          <w:rFonts w:ascii="Garamond" w:hAnsi="Garamond"/>
          <w:lang w:val="en-US"/>
        </w:rPr>
        <w:t xml:space="preserve">I delve into existing findings </w:t>
      </w:r>
      <w:r>
        <w:rPr>
          <w:rFonts w:ascii="Garamond" w:hAnsi="Garamond"/>
          <w:lang w:val="en-US"/>
        </w:rPr>
        <w:t>on public attitudes toward naturalization requirements and applicants</w:t>
      </w:r>
      <w:r w:rsidR="00351214">
        <w:rPr>
          <w:rFonts w:ascii="Garamond" w:hAnsi="Garamond"/>
          <w:lang w:val="en-US"/>
        </w:rPr>
        <w:t>, drawing</w:t>
      </w:r>
      <w:r>
        <w:rPr>
          <w:rFonts w:ascii="Garamond" w:hAnsi="Garamond"/>
          <w:lang w:val="en-US"/>
        </w:rPr>
        <w:t xml:space="preserve"> on the</w:t>
      </w:r>
      <w:r>
        <w:rPr>
          <w:rFonts w:ascii="Garamond" w:hAnsi="Garamond"/>
          <w:lang w:val="en-US"/>
        </w:rPr>
        <w:t xml:space="preserve"> German General Social Survey (ALLBUS)</w:t>
      </w:r>
      <w:r w:rsidR="00351214">
        <w:rPr>
          <w:rFonts w:ascii="Garamond" w:hAnsi="Garamond"/>
          <w:lang w:val="en-US"/>
        </w:rPr>
        <w:t>. This dataset allows me to</w:t>
      </w:r>
      <w:r>
        <w:rPr>
          <w:rFonts w:ascii="Garamond" w:hAnsi="Garamond"/>
          <w:lang w:val="en-US"/>
        </w:rPr>
        <w:t xml:space="preserve"> </w:t>
      </w:r>
      <w:r>
        <w:rPr>
          <w:rFonts w:ascii="Garamond" w:hAnsi="Garamond"/>
          <w:lang w:val="en-US"/>
        </w:rPr>
        <w:t xml:space="preserve">document </w:t>
      </w:r>
      <w:r>
        <w:rPr>
          <w:rFonts w:ascii="Garamond" w:hAnsi="Garamond"/>
          <w:lang w:val="en-US"/>
        </w:rPr>
        <w:t>the</w:t>
      </w:r>
      <w:r>
        <w:rPr>
          <w:rFonts w:ascii="Garamond" w:hAnsi="Garamond"/>
          <w:lang w:val="en-US"/>
        </w:rPr>
        <w:t xml:space="preserve"> shifting landscape of attitudes toward naturalization in Germany</w:t>
      </w:r>
      <w:r>
        <w:rPr>
          <w:rFonts w:ascii="Garamond" w:hAnsi="Garamond"/>
          <w:lang w:val="en-US"/>
        </w:rPr>
        <w:t xml:space="preserve"> between 1996 and 2016. </w:t>
      </w:r>
      <w:r w:rsidR="00351214">
        <w:rPr>
          <w:rFonts w:ascii="Garamond" w:hAnsi="Garamond"/>
          <w:lang w:val="en-US"/>
        </w:rPr>
        <w:t>In conjunction with existing studies</w:t>
      </w:r>
      <w:r>
        <w:rPr>
          <w:rFonts w:ascii="Garamond" w:hAnsi="Garamond"/>
          <w:lang w:val="en-US"/>
        </w:rPr>
        <w:t xml:space="preserve">, this </w:t>
      </w:r>
      <w:r w:rsidR="00351214">
        <w:rPr>
          <w:rFonts w:ascii="Garamond" w:hAnsi="Garamond"/>
          <w:lang w:val="en-US"/>
        </w:rPr>
        <w:t xml:space="preserve">forms the basis for </w:t>
      </w:r>
      <w:r>
        <w:rPr>
          <w:rFonts w:ascii="Garamond" w:hAnsi="Garamond"/>
          <w:lang w:val="en-US"/>
        </w:rPr>
        <w:t>formulat</w:t>
      </w:r>
      <w:r w:rsidR="00351214">
        <w:rPr>
          <w:rFonts w:ascii="Garamond" w:hAnsi="Garamond"/>
          <w:lang w:val="en-US"/>
        </w:rPr>
        <w:t>ing</w:t>
      </w:r>
      <w:r>
        <w:rPr>
          <w:rFonts w:ascii="Garamond" w:hAnsi="Garamond"/>
          <w:lang w:val="en-US"/>
        </w:rPr>
        <w:t xml:space="preserve"> </w:t>
      </w:r>
      <w:r>
        <w:rPr>
          <w:rFonts w:ascii="Garamond" w:hAnsi="Garamond"/>
          <w:lang w:val="en-US"/>
        </w:rPr>
        <w:t>hypotheses on public attitudes toward naturalization applicants.</w:t>
      </w:r>
      <w:r>
        <w:rPr>
          <w:rFonts w:ascii="Garamond" w:hAnsi="Garamond"/>
          <w:lang w:val="en-US"/>
        </w:rPr>
        <w:t xml:space="preserve"> I </w:t>
      </w:r>
      <w:r w:rsidR="00351214">
        <w:rPr>
          <w:rFonts w:ascii="Garamond" w:hAnsi="Garamond"/>
          <w:lang w:val="en-US"/>
        </w:rPr>
        <w:t xml:space="preserve">then proceed to </w:t>
      </w:r>
      <w:r>
        <w:rPr>
          <w:rFonts w:ascii="Garamond" w:hAnsi="Garamond"/>
          <w:lang w:val="en-US"/>
        </w:rPr>
        <w:t>present my data and methods</w:t>
      </w:r>
      <w:r w:rsidR="00351214">
        <w:rPr>
          <w:rFonts w:ascii="Garamond" w:hAnsi="Garamond"/>
          <w:lang w:val="en-US"/>
        </w:rPr>
        <w:t xml:space="preserve"> before introducing my main findings</w:t>
      </w:r>
      <w:r>
        <w:rPr>
          <w:rFonts w:ascii="Garamond" w:hAnsi="Garamond"/>
          <w:lang w:val="en-US"/>
        </w:rPr>
        <w:t xml:space="preserve">. Before introducing my main findings. Finally, I assess the robustness of my findings and discuss their implications.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p>
    <w:p w14:paraId="19BDF6A2" w14:textId="6BD42C34"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lastRenderedPageBreak/>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474688B5" w14:textId="7E9C4A7F"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3"/>
      </w:r>
      <w:r w:rsidR="00C95EA9">
        <w:rPr>
          <w:rFonts w:ascii="Garamond" w:hAnsi="Garamond"/>
          <w:lang w:val="en-US"/>
        </w:rPr>
        <w:t xml:space="preserve"> </w:t>
      </w: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xml:space="preserve">, </w:t>
      </w:r>
      <w:r w:rsidR="005A681A">
        <w:rPr>
          <w:rFonts w:ascii="Garamond" w:hAnsi="Garamond"/>
          <w:lang w:val="en-US"/>
        </w:rPr>
        <w:lastRenderedPageBreak/>
        <w:t>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5BBC71FB" w14:textId="790AAA4E"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based on individual circumstances, and applicant may be required to renounce their previous citizenship.  </w:t>
      </w:r>
    </w:p>
    <w:p w14:paraId="64EE2079" w14:textId="7E385783"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41D3E4BB"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w:t>
      </w:r>
      <w:r>
        <w:rPr>
          <w:rFonts w:ascii="Garamond" w:hAnsi="Garamond"/>
          <w:lang w:val="en-US"/>
        </w:rPr>
        <w:lastRenderedPageBreak/>
        <w:t>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4A36A1CA" w14:textId="7CCA5C88" w:rsidR="003271E2" w:rsidRDefault="00AB62A7" w:rsidP="002F1D18">
      <w:pPr>
        <w:spacing w:after="200" w:line="360" w:lineRule="auto"/>
        <w:jc w:val="both"/>
        <w:rPr>
          <w:rFonts w:ascii="Garamond" w:hAnsi="Garamond"/>
          <w:lang w:val="en-US"/>
        </w:rPr>
      </w:pPr>
      <w:r>
        <w:rPr>
          <w:rFonts w:ascii="Garamond" w:hAnsi="Garamond"/>
          <w:lang w:val="en-US"/>
        </w:rPr>
        <w:t xml:space="preserve">To build on these insights, </w:t>
      </w:r>
      <w:r w:rsidR="003271E2">
        <w:rPr>
          <w:rFonts w:ascii="Garamond" w:hAnsi="Garamond"/>
          <w:lang w:val="en-US"/>
        </w:rPr>
        <w:t>Figure 3 ex</w:t>
      </w:r>
      <w:r>
        <w:rPr>
          <w:rFonts w:ascii="Garamond" w:hAnsi="Garamond"/>
          <w:lang w:val="en-US"/>
        </w:rPr>
        <w:t>tends</w:t>
      </w:r>
      <w:r w:rsidR="003271E2">
        <w:rPr>
          <w:rFonts w:ascii="Garamond" w:hAnsi="Garamond"/>
          <w:lang w:val="en-US"/>
        </w:rPr>
        <w:t xml:space="preserve"> the </w:t>
      </w:r>
      <w:r>
        <w:rPr>
          <w:rFonts w:ascii="Garamond" w:hAnsi="Garamond"/>
          <w:lang w:val="en-US"/>
        </w:rPr>
        <w:t>analysis by incorporating</w:t>
      </w:r>
      <w:r w:rsidR="003271E2">
        <w:rPr>
          <w:rFonts w:ascii="Garamond" w:hAnsi="Garamond"/>
          <w:lang w:val="en-US"/>
        </w:rPr>
        <w:t xml:space="preserve"> </w:t>
      </w:r>
      <w:r>
        <w:rPr>
          <w:rFonts w:ascii="Garamond" w:hAnsi="Garamond"/>
          <w:lang w:val="en-US"/>
        </w:rPr>
        <w:t>the most recent wave of the</w:t>
      </w:r>
      <w:r w:rsidR="003271E2">
        <w:rPr>
          <w:rFonts w:ascii="Garamond" w:hAnsi="Garamond"/>
          <w:lang w:val="en-US"/>
        </w:rPr>
        <w:t xml:space="preserve"> ALLBUS</w:t>
      </w:r>
      <w:r>
        <w:rPr>
          <w:rFonts w:ascii="Garamond" w:hAnsi="Garamond"/>
          <w:lang w:val="en-US"/>
        </w:rPr>
        <w:t xml:space="preserve">. In addition, </w:t>
      </w:r>
      <w:r w:rsidR="003271E2">
        <w:rPr>
          <w:rFonts w:ascii="Garamond" w:hAnsi="Garamond"/>
          <w:lang w:val="en-US"/>
        </w:rPr>
        <w:t>attitudes toward dual citizenship</w:t>
      </w:r>
      <w:r>
        <w:rPr>
          <w:rFonts w:ascii="Garamond" w:hAnsi="Garamond"/>
          <w:lang w:val="en-US"/>
        </w:rPr>
        <w:t xml:space="preserve"> are also examined</w:t>
      </w:r>
      <w:r w:rsidR="003271E2">
        <w:rPr>
          <w:rFonts w:ascii="Garamond" w:hAnsi="Garamond"/>
          <w:lang w:val="en-US"/>
        </w:rPr>
        <w:t xml:space="preserve">. The figure </w:t>
      </w:r>
      <w:r w:rsidR="00B57493">
        <w:rPr>
          <w:rFonts w:ascii="Garamond" w:hAnsi="Garamond"/>
          <w:lang w:val="en-US"/>
        </w:rPr>
        <w:t>confirms</w:t>
      </w:r>
      <w:r w:rsidR="003271E2">
        <w:rPr>
          <w:rFonts w:ascii="Garamond" w:hAnsi="Garamond"/>
          <w:lang w:val="en-US"/>
        </w:rPr>
        <w:t xml:space="preserve"> the </w:t>
      </w:r>
      <w:r>
        <w:rPr>
          <w:rFonts w:ascii="Garamond" w:hAnsi="Garamond"/>
          <w:lang w:val="en-US"/>
        </w:rPr>
        <w:t>departure from</w:t>
      </w:r>
      <w:r w:rsidR="003271E2">
        <w:rPr>
          <w:rFonts w:ascii="Garamond" w:hAnsi="Garamond"/>
          <w:lang w:val="en-US"/>
        </w:rPr>
        <w:t xml:space="preserve"> ethnic criteria</w:t>
      </w:r>
      <w:r>
        <w:rPr>
          <w:rFonts w:ascii="Garamond" w:hAnsi="Garamond"/>
          <w:lang w:val="en-US"/>
        </w:rPr>
        <w:t>,</w:t>
      </w:r>
      <w:r w:rsidR="003271E2">
        <w:rPr>
          <w:rFonts w:ascii="Garamond" w:hAnsi="Garamond"/>
          <w:lang w:val="en-US"/>
        </w:rPr>
        <w:t xml:space="preserve"> which continuously lost significance </w:t>
      </w:r>
      <w:r w:rsidR="00F51E54">
        <w:rPr>
          <w:rFonts w:ascii="Garamond" w:hAnsi="Garamond"/>
          <w:lang w:val="en-US"/>
        </w:rPr>
        <w:t>over time</w:t>
      </w:r>
      <w:r w:rsidR="003271E2">
        <w:rPr>
          <w:rFonts w:ascii="Garamond" w:hAnsi="Garamond"/>
          <w:lang w:val="en-US"/>
        </w:rPr>
        <w:t xml:space="preserve">. </w:t>
      </w:r>
      <w:r w:rsidR="00B57493">
        <w:rPr>
          <w:rFonts w:ascii="Garamond" w:hAnsi="Garamond"/>
          <w:lang w:val="en-US"/>
        </w:rPr>
        <w:t>Simultaneously, instrumental criteria such as language proficiency and economic independence</w:t>
      </w:r>
      <w:r w:rsidR="00F51E54">
        <w:rPr>
          <w:rFonts w:ascii="Garamond" w:hAnsi="Garamond"/>
          <w:lang w:val="en-US"/>
        </w:rPr>
        <w:t>,</w:t>
      </w:r>
      <w:r w:rsidR="00B57493">
        <w:rPr>
          <w:rFonts w:ascii="Garamond" w:hAnsi="Garamond"/>
          <w:lang w:val="en-US"/>
        </w:rPr>
        <w:t xml:space="preserve"> </w:t>
      </w:r>
      <w:r w:rsidR="00F51E54">
        <w:rPr>
          <w:rFonts w:ascii="Garamond" w:hAnsi="Garamond"/>
          <w:lang w:val="en-US"/>
        </w:rPr>
        <w:t xml:space="preserve">which always were important as membership criteria, </w:t>
      </w:r>
      <w:r>
        <w:rPr>
          <w:rFonts w:ascii="Garamond" w:hAnsi="Garamond"/>
          <w:lang w:val="en-US"/>
        </w:rPr>
        <w:t xml:space="preserve">have </w:t>
      </w:r>
      <w:r w:rsidR="00F51E54">
        <w:rPr>
          <w:rFonts w:ascii="Garamond" w:hAnsi="Garamond"/>
          <w:lang w:val="en-US"/>
        </w:rPr>
        <w:t xml:space="preserve">gained salience. </w:t>
      </w:r>
      <w:r>
        <w:rPr>
          <w:rFonts w:ascii="Garamond" w:hAnsi="Garamond"/>
          <w:lang w:val="en-US"/>
        </w:rPr>
        <w:t>Interestingly</w:t>
      </w:r>
      <w:r w:rsidR="00F51E54">
        <w:rPr>
          <w:rFonts w:ascii="Garamond" w:hAnsi="Garamond"/>
          <w:lang w:val="en-US"/>
        </w:rPr>
        <w:t xml:space="preserve">, respondents </w:t>
      </w:r>
      <w:r>
        <w:rPr>
          <w:rFonts w:ascii="Garamond" w:hAnsi="Garamond"/>
          <w:lang w:val="en-US"/>
        </w:rPr>
        <w:t>now place</w:t>
      </w:r>
      <w:r w:rsidR="00F51E54">
        <w:rPr>
          <w:rFonts w:ascii="Garamond" w:hAnsi="Garamond"/>
          <w:lang w:val="en-US"/>
        </w:rPr>
        <w:t xml:space="preserve"> less emphasis on </w:t>
      </w:r>
      <w:r>
        <w:rPr>
          <w:rFonts w:ascii="Garamond" w:hAnsi="Garamond"/>
          <w:lang w:val="en-US"/>
        </w:rPr>
        <w:t>extended</w:t>
      </w:r>
      <w:r w:rsidR="00F51E54">
        <w:rPr>
          <w:rFonts w:ascii="Garamond" w:hAnsi="Garamond"/>
          <w:lang w:val="en-US"/>
        </w:rPr>
        <w:t xml:space="preserve"> residence periods. </w:t>
      </w:r>
      <w:r>
        <w:rPr>
          <w:rFonts w:ascii="Garamond" w:hAnsi="Garamond"/>
          <w:lang w:val="en-US"/>
        </w:rPr>
        <w:t>Regarding</w:t>
      </w:r>
      <w:r w:rsidR="00F51E54">
        <w:rPr>
          <w:rFonts w:ascii="Garamond" w:hAnsi="Garamond"/>
          <w:lang w:val="en-US"/>
        </w:rPr>
        <w:t xml:space="preserve"> the acceptance of dual citizenship, the population is nearly </w:t>
      </w:r>
      <w:r>
        <w:rPr>
          <w:rFonts w:ascii="Garamond" w:hAnsi="Garamond"/>
          <w:lang w:val="en-US"/>
        </w:rPr>
        <w:t>evenly</w:t>
      </w:r>
      <w:r w:rsidR="00F51E54">
        <w:rPr>
          <w:rFonts w:ascii="Garamond" w:hAnsi="Garamond"/>
          <w:lang w:val="en-US"/>
        </w:rPr>
        <w:t xml:space="preserve"> divided between supporters and opponents of such a policy.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FD50C5">
          <w:footerReference w:type="even" r:id="rId8"/>
          <w:footerReference w:type="default" r:id="rId9"/>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5EFC4B11">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FD50C5">
          <w:pgSz w:w="16838" w:h="11906" w:orient="landscape"/>
          <w:pgMar w:top="1417" w:right="1134" w:bottom="1417" w:left="1417" w:header="708" w:footer="708" w:gutter="0"/>
          <w:cols w:space="708"/>
          <w:docGrid w:linePitch="360"/>
        </w:sectPr>
      </w:pP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lastRenderedPageBreak/>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lastRenderedPageBreak/>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4"/>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55455B92"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5"/>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w:t>
      </w:r>
      <w:r w:rsidR="00882C56">
        <w:rPr>
          <w:rFonts w:ascii="Garamond" w:hAnsi="Garamond"/>
          <w:lang w:val="en-US"/>
        </w:rPr>
        <w:t xml:space="preserve">Table A1 in the Online </w:t>
      </w:r>
      <w:r>
        <w:rPr>
          <w:rFonts w:ascii="Garamond" w:hAnsi="Garamond"/>
          <w:lang w:val="en-US"/>
        </w:rPr>
        <w:t>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6"/>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 xml:space="preserve">are not overwhelmed by too many dimensions, while </w:t>
      </w:r>
      <w:r w:rsidR="009753CE">
        <w:rPr>
          <w:rFonts w:ascii="Garamond" w:hAnsi="Garamond"/>
          <w:lang w:val="en-US"/>
        </w:rPr>
        <w:lastRenderedPageBreak/>
        <w:t>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A603D4" w:rsidRPr="00A603D4" w14:paraId="4C00ECF5" w14:textId="77777777" w:rsidTr="00C113BA">
        <w:tc>
          <w:tcPr>
            <w:tcW w:w="1819" w:type="dxa"/>
            <w:tcMar>
              <w:top w:w="25" w:type="nil"/>
              <w:left w:w="85" w:type="nil"/>
              <w:bottom w:w="25" w:type="nil"/>
              <w:right w:w="85" w:type="nil"/>
            </w:tcMar>
            <w:vAlign w:val="center"/>
          </w:tcPr>
          <w:p w14:paraId="4E32D618" w14:textId="655AA0D1"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66EFDE6"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794BAB7B" w14:textId="2293629D"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66FE7CA6" w14:textId="6FFC5D7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A603D4" w:rsidRPr="00A603D4" w14:paraId="5CA7F2CB" w14:textId="77777777" w:rsidTr="00C113BA">
        <w:tc>
          <w:tcPr>
            <w:tcW w:w="1819" w:type="dxa"/>
            <w:tcMar>
              <w:top w:w="25" w:type="nil"/>
              <w:left w:w="85" w:type="nil"/>
              <w:bottom w:w="25" w:type="nil"/>
              <w:right w:w="85" w:type="nil"/>
            </w:tcMar>
            <w:vAlign w:val="center"/>
          </w:tcPr>
          <w:p w14:paraId="5A8F481F" w14:textId="77777777" w:rsidR="00A603D4" w:rsidRPr="00A603D4" w:rsidRDefault="00A603D4" w:rsidP="00A603D4">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A603D4" w:rsidRPr="00A603D4" w14:paraId="2FE7C832" w14:textId="77777777" w:rsidTr="00C113BA">
        <w:tc>
          <w:tcPr>
            <w:tcW w:w="1819" w:type="dxa"/>
            <w:tcMar>
              <w:top w:w="25" w:type="nil"/>
              <w:left w:w="85" w:type="nil"/>
              <w:bottom w:w="25" w:type="nil"/>
              <w:right w:w="85" w:type="nil"/>
            </w:tcMar>
            <w:vAlign w:val="center"/>
          </w:tcPr>
          <w:p w14:paraId="321A41DE"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45DBF9C" w14:textId="63B0E926"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0B8C94F9" w14:textId="6B6FD01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2B3BCB02" w14:textId="0656F8DF"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A603D4" w:rsidRPr="00A603D4" w14:paraId="009984EC" w14:textId="77777777" w:rsidTr="00C113BA">
        <w:tc>
          <w:tcPr>
            <w:tcW w:w="1819" w:type="dxa"/>
            <w:tcMar>
              <w:top w:w="25" w:type="nil"/>
              <w:left w:w="85" w:type="nil"/>
              <w:bottom w:w="25" w:type="nil"/>
              <w:right w:w="85" w:type="nil"/>
            </w:tcMar>
            <w:vAlign w:val="center"/>
          </w:tcPr>
          <w:p w14:paraId="69F7F00B" w14:textId="5196483F"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w:t>
            </w:r>
            <w:r w:rsidR="00C113BA">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A603D4" w:rsidRPr="00A603D4" w14:paraId="2F5ABA0E" w14:textId="77777777" w:rsidTr="00C113BA">
        <w:tc>
          <w:tcPr>
            <w:tcW w:w="1819" w:type="dxa"/>
            <w:tcMar>
              <w:top w:w="25" w:type="nil"/>
              <w:left w:w="85" w:type="nil"/>
              <w:bottom w:w="25" w:type="nil"/>
              <w:right w:w="85" w:type="nil"/>
            </w:tcMar>
            <w:vAlign w:val="center"/>
          </w:tcPr>
          <w:p w14:paraId="1C8D06DC" w14:textId="2A629FA4"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A603D4" w:rsidRPr="00A603D4" w14:paraId="16381247" w14:textId="77777777" w:rsidTr="00C113BA">
        <w:tc>
          <w:tcPr>
            <w:tcW w:w="1819" w:type="dxa"/>
            <w:tcMar>
              <w:top w:w="25" w:type="nil"/>
              <w:left w:w="85" w:type="nil"/>
              <w:bottom w:w="25" w:type="nil"/>
              <w:right w:w="85" w:type="nil"/>
            </w:tcMar>
            <w:vAlign w:val="center"/>
          </w:tcPr>
          <w:p w14:paraId="46A07C0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A603D4" w:rsidRPr="00A603D4" w14:paraId="7D56CEFE" w14:textId="77777777" w:rsidTr="00C113BA">
        <w:tc>
          <w:tcPr>
            <w:tcW w:w="1819" w:type="dxa"/>
            <w:tcMar>
              <w:top w:w="25" w:type="nil"/>
              <w:left w:w="85" w:type="nil"/>
              <w:bottom w:w="25" w:type="nil"/>
              <w:right w:w="85" w:type="nil"/>
            </w:tcMar>
            <w:vAlign w:val="center"/>
          </w:tcPr>
          <w:p w14:paraId="0021F68D"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A603D4" w:rsidRPr="00A603D4" w14:paraId="72884009" w14:textId="77777777" w:rsidTr="00C113BA">
        <w:tc>
          <w:tcPr>
            <w:tcW w:w="1819" w:type="dxa"/>
            <w:tcMar>
              <w:top w:w="25" w:type="nil"/>
              <w:left w:w="85" w:type="nil"/>
              <w:bottom w:w="25" w:type="nil"/>
              <w:right w:w="85" w:type="nil"/>
            </w:tcMar>
            <w:vAlign w:val="center"/>
          </w:tcPr>
          <w:p w14:paraId="064FD253" w14:textId="2DF4376B"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A603D4" w:rsidRPr="00A603D4" w14:paraId="64552C74" w14:textId="77777777" w:rsidTr="00C113BA">
        <w:tc>
          <w:tcPr>
            <w:tcW w:w="1819" w:type="dxa"/>
            <w:tcMar>
              <w:top w:w="25" w:type="nil"/>
              <w:left w:w="85" w:type="nil"/>
              <w:bottom w:w="25" w:type="nil"/>
              <w:right w:w="85" w:type="nil"/>
            </w:tcMar>
            <w:vAlign w:val="center"/>
          </w:tcPr>
          <w:p w14:paraId="700D9E1D"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A603D4" w:rsidRPr="00A603D4" w14:paraId="2E7D34F5" w14:textId="77777777" w:rsidTr="00C113BA">
        <w:tc>
          <w:tcPr>
            <w:tcW w:w="1819" w:type="dxa"/>
            <w:tcMar>
              <w:top w:w="25" w:type="nil"/>
              <w:left w:w="85" w:type="nil"/>
              <w:bottom w:w="25" w:type="nil"/>
              <w:right w:w="85" w:type="nil"/>
            </w:tcMar>
            <w:vAlign w:val="center"/>
          </w:tcPr>
          <w:p w14:paraId="329741CC" w14:textId="722C33B4"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A603D4" w:rsidRPr="00A603D4" w14:paraId="4BB45483" w14:textId="77777777" w:rsidTr="00C113BA">
        <w:tc>
          <w:tcPr>
            <w:tcW w:w="1819" w:type="dxa"/>
            <w:tcMar>
              <w:top w:w="25" w:type="nil"/>
              <w:left w:w="85" w:type="nil"/>
              <w:bottom w:w="25" w:type="nil"/>
              <w:right w:w="85" w:type="nil"/>
            </w:tcMar>
            <w:vAlign w:val="center"/>
          </w:tcPr>
          <w:p w14:paraId="1465591F"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A603D4" w:rsidRPr="00A603D4" w14:paraId="4CA31A3E" w14:textId="77777777" w:rsidTr="00C113BA">
        <w:tc>
          <w:tcPr>
            <w:tcW w:w="1819" w:type="dxa"/>
            <w:tcMar>
              <w:top w:w="25" w:type="nil"/>
              <w:left w:w="85" w:type="nil"/>
              <w:bottom w:w="25" w:type="nil"/>
              <w:right w:w="85" w:type="nil"/>
            </w:tcMar>
            <w:vAlign w:val="center"/>
          </w:tcPr>
          <w:p w14:paraId="601B0D97"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A603D4" w:rsidRPr="00A603D4" w14:paraId="2676533E" w14:textId="77777777" w:rsidTr="00C113BA">
        <w:tc>
          <w:tcPr>
            <w:tcW w:w="1819" w:type="dxa"/>
            <w:tcMar>
              <w:top w:w="25" w:type="nil"/>
              <w:left w:w="85" w:type="nil"/>
              <w:bottom w:w="25" w:type="nil"/>
              <w:right w:w="85" w:type="nil"/>
            </w:tcMar>
            <w:vAlign w:val="center"/>
          </w:tcPr>
          <w:p w14:paraId="28329B29" w14:textId="72228C63"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A603D4" w:rsidRPr="00A603D4" w14:paraId="3FCB1683" w14:textId="77777777" w:rsidTr="00C113BA">
        <w:tc>
          <w:tcPr>
            <w:tcW w:w="1819" w:type="dxa"/>
            <w:tcMar>
              <w:top w:w="25" w:type="nil"/>
              <w:left w:w="85" w:type="nil"/>
              <w:bottom w:w="25" w:type="nil"/>
              <w:right w:w="85" w:type="nil"/>
            </w:tcMar>
            <w:vAlign w:val="center"/>
          </w:tcPr>
          <w:p w14:paraId="24642F1E"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2705137" w14:textId="365AC777"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19E8711E" w14:textId="2A69A3DD"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05483FFA" w14:textId="3455966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A603D4" w:rsidRPr="00A603D4" w14:paraId="28E539DC" w14:textId="77777777" w:rsidTr="00C113BA">
        <w:tc>
          <w:tcPr>
            <w:tcW w:w="1819" w:type="dxa"/>
            <w:tcMar>
              <w:top w:w="25" w:type="nil"/>
              <w:left w:w="85" w:type="nil"/>
              <w:bottom w:w="25" w:type="nil"/>
              <w:right w:w="85" w:type="nil"/>
            </w:tcMar>
            <w:vAlign w:val="center"/>
          </w:tcPr>
          <w:p w14:paraId="6D2B7E5F"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301C6DB2"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ndere, und zwar:</w:t>
            </w:r>
          </w:p>
        </w:tc>
        <w:tc>
          <w:tcPr>
            <w:tcW w:w="2160" w:type="dxa"/>
            <w:gridSpan w:val="2"/>
            <w:tcMar>
              <w:top w:w="25" w:type="nil"/>
              <w:left w:w="85" w:type="nil"/>
              <w:bottom w:w="25" w:type="nil"/>
              <w:right w:w="85" w:type="nil"/>
            </w:tcMar>
            <w:vAlign w:val="center"/>
          </w:tcPr>
          <w:p w14:paraId="52D66706" w14:textId="6BDCCD0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063B3823" w14:textId="255E2BA6"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A603D4" w:rsidRPr="00A603D4" w14:paraId="419D10A8" w14:textId="77777777" w:rsidTr="00C113BA">
        <w:tc>
          <w:tcPr>
            <w:tcW w:w="1819" w:type="dxa"/>
            <w:tcMar>
              <w:top w:w="25" w:type="nil"/>
              <w:left w:w="85" w:type="nil"/>
              <w:bottom w:w="25" w:type="nil"/>
              <w:right w:w="85" w:type="nil"/>
            </w:tcMar>
            <w:vAlign w:val="center"/>
          </w:tcPr>
          <w:p w14:paraId="7CE967AA"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7DF5CCF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6804AA6D" w14:textId="6861551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160B1122" w14:textId="7083BDD3"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A603D4" w:rsidRPr="00A603D4" w14:paraId="45891D85" w14:textId="77777777" w:rsidTr="00C113BA">
        <w:tc>
          <w:tcPr>
            <w:tcW w:w="1819" w:type="dxa"/>
            <w:tcMar>
              <w:top w:w="25" w:type="nil"/>
              <w:left w:w="85" w:type="nil"/>
              <w:bottom w:w="25" w:type="nil"/>
              <w:right w:w="85" w:type="nil"/>
            </w:tcMar>
            <w:vAlign w:val="center"/>
          </w:tcPr>
          <w:p w14:paraId="4194C590"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A603D4" w:rsidRPr="00A603D4" w14:paraId="41DF25BE" w14:textId="77777777" w:rsidTr="00C113BA">
        <w:tc>
          <w:tcPr>
            <w:tcW w:w="1819" w:type="dxa"/>
            <w:tcMar>
              <w:top w:w="25" w:type="nil"/>
              <w:left w:w="85" w:type="nil"/>
              <w:bottom w:w="25" w:type="nil"/>
              <w:right w:w="85" w:type="nil"/>
            </w:tcMar>
            <w:vAlign w:val="center"/>
          </w:tcPr>
          <w:p w14:paraId="383E4611" w14:textId="19433D12"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A603D4" w:rsidRPr="00A603D4" w14:paraId="33025637" w14:textId="77777777" w:rsidTr="00C113BA">
        <w:tc>
          <w:tcPr>
            <w:tcW w:w="1819" w:type="dxa"/>
            <w:tcMar>
              <w:top w:w="25" w:type="nil"/>
              <w:left w:w="85" w:type="nil"/>
              <w:bottom w:w="25" w:type="nil"/>
              <w:right w:w="85" w:type="nil"/>
            </w:tcMar>
            <w:vAlign w:val="center"/>
          </w:tcPr>
          <w:p w14:paraId="28B7C8F6"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sidR="00C113BA">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C113BA"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C113BA" w:rsidRPr="00A603D4" w:rsidRDefault="00C113BA" w:rsidP="00C113BA">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C113BA" w:rsidRPr="00A603D4" w:rsidRDefault="00C113BA" w:rsidP="00C113BA">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C113BA" w:rsidRPr="00A603D4" w:rsidRDefault="00C113BA" w:rsidP="00C113BA">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C113BA" w:rsidRPr="00A603D4" w:rsidRDefault="00C113BA" w:rsidP="00C113BA">
            <w:pPr>
              <w:autoSpaceDE w:val="0"/>
              <w:autoSpaceDN w:val="0"/>
              <w:adjustRightInd w:val="0"/>
              <w:jc w:val="right"/>
              <w:rPr>
                <w:rFonts w:ascii="Garamond" w:hAnsi="Garamond" w:cs="Courier New"/>
                <w:kern w:val="0"/>
              </w:rPr>
            </w:pPr>
            <w:r>
              <w:rPr>
                <w:rFonts w:ascii="Garamond" w:hAnsi="Garamond" w:cs="Courier New"/>
                <w:kern w:val="0"/>
              </w:rPr>
              <w:t>100</w:t>
            </w:r>
          </w:p>
        </w:tc>
      </w:tr>
      <w:tr w:rsidR="00C113BA"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C113BA" w:rsidRPr="00A603D4" w:rsidRDefault="00C113BA" w:rsidP="00C113BA">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C113BA" w:rsidRPr="00A603D4" w:rsidRDefault="00C113BA" w:rsidP="00C113BA">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C113BA" w:rsidRPr="00A603D4" w:rsidRDefault="00C113BA" w:rsidP="00C113BA">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C113BA"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C113BA" w:rsidRPr="00A603D4" w:rsidRDefault="00C113BA" w:rsidP="00C113BA">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C113BA"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C113BA" w:rsidRPr="00A603D4" w:rsidRDefault="00C113BA" w:rsidP="00C113BA">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C113BA" w:rsidRPr="00A603D4" w:rsidRDefault="00C113BA" w:rsidP="00C113BA">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C113BA" w:rsidRPr="00A603D4" w:rsidRDefault="00C113BA" w:rsidP="00C113BA">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w:t>
      </w:r>
      <w:r>
        <w:rPr>
          <w:rFonts w:ascii="Garamond" w:hAnsi="Garamond"/>
          <w:lang w:val="en-US"/>
        </w:rPr>
        <w:lastRenderedPageBreak/>
        <w:t xml:space="preserve">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3D74B37E"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sidRPr="006B01FD">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47D9796"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w:t>
      </w:r>
      <w:r w:rsidR="005510FC">
        <w:rPr>
          <w:rFonts w:ascii="Garamond" w:hAnsi="Garamond"/>
          <w:lang w:val="en-US"/>
        </w:rPr>
        <w:t>-</w:t>
      </w:r>
      <w:r w:rsidR="00E0332F">
        <w:rPr>
          <w:rFonts w:ascii="Garamond" w:hAnsi="Garamond"/>
          <w:lang w:val="en-US"/>
        </w:rPr>
        <w:t>ratio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DD19CE" w:rsidRPr="002F6112">
        <w:rPr>
          <w:rFonts w:ascii="Garamond" w:hAnsi="Garamond"/>
          <w:highlight w:val="yellow"/>
          <w:lang w:val="en-US"/>
        </w:rPr>
        <w:t>XX</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lastRenderedPageBreak/>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6028DA3E"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2F6112" w:rsidRPr="002F6112">
        <w:rPr>
          <w:rFonts w:ascii="Garamond" w:hAnsi="Garamond"/>
          <w:highlight w:val="yellow"/>
          <w:lang w:val="en-US"/>
        </w:rPr>
        <w:t>XX</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65782758"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although improving model fit,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4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w:t>
      </w:r>
      <w:r>
        <w:rPr>
          <w:rFonts w:ascii="Garamond" w:hAnsi="Garamond"/>
          <w:lang w:val="en-US"/>
        </w:rPr>
        <w:lastRenderedPageBreak/>
        <w:t xml:space="preserve">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21575128"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042B91">
        <w:rPr>
          <w:rFonts w:ascii="Garamond" w:hAnsi="Garamond"/>
          <w:b/>
          <w:bCs/>
          <w:lang w:val="en-US"/>
        </w:rPr>
        <w:t>5</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133581C5"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6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Panel B)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64C79DB6"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042B91">
        <w:rPr>
          <w:rFonts w:ascii="Garamond" w:hAnsi="Garamond"/>
          <w:b/>
          <w:bCs/>
          <w:lang w:val="en-US"/>
        </w:rPr>
        <w:t>6</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33C5240A"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Pr="001F55BC">
        <w:rPr>
          <w:rFonts w:ascii="Garamond" w:hAnsi="Garamond"/>
          <w:highlight w:val="yellow"/>
          <w:lang w:val="en-US"/>
        </w:rPr>
        <w:t>XX</w:t>
      </w:r>
      <w:r>
        <w:rPr>
          <w:rFonts w:ascii="Garamond" w:hAnsi="Garamond"/>
          <w:lang w:val="en-US"/>
        </w:rPr>
        <w:t xml:space="preserve"> in the 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60A02805"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681A85">
        <w:rPr>
          <w:rFonts w:ascii="Garamond" w:hAnsi="Garamond"/>
          <w:lang w:val="en-US"/>
        </w:rPr>
        <w:t xml:space="preserve">Appendix </w:t>
      </w:r>
      <w:r w:rsidR="00681A85" w:rsidRPr="00D50BEE">
        <w:rPr>
          <w:rFonts w:ascii="Garamond" w:hAnsi="Garamond"/>
          <w:highlight w:val="yellow"/>
          <w:lang w:val="en-US"/>
        </w:rPr>
        <w:t>X</w:t>
      </w:r>
      <w:r w:rsidR="00D50BEE" w:rsidRPr="00D50BEE">
        <w:rPr>
          <w:rFonts w:ascii="Garamond" w:hAnsi="Garamond"/>
          <w:highlight w:val="yellow"/>
          <w:lang w:val="en-US"/>
        </w:rPr>
        <w:t>X</w:t>
      </w:r>
      <w:r w:rsidR="00681A85">
        <w:rPr>
          <w:rFonts w:ascii="Garamond" w:hAnsi="Garamond"/>
          <w:lang w:val="en-US"/>
        </w:rPr>
        <w:t xml:space="preserve">.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7CECED92"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D50BEE">
        <w:rPr>
          <w:rFonts w:ascii="Garamond" w:hAnsi="Garamond"/>
          <w:lang w:val="en-US"/>
        </w:rPr>
        <w:t>allowed</w:t>
      </w:r>
      <w:r w:rsidR="0094471A">
        <w:rPr>
          <w:rFonts w:ascii="Garamond" w:hAnsi="Garamond"/>
          <w:lang w:val="en-US"/>
        </w:rPr>
        <w:t xml:space="preserve"> </w:t>
      </w:r>
      <w:r w:rsidR="00D50BEE">
        <w:rPr>
          <w:rFonts w:ascii="Garamond" w:hAnsi="Garamond"/>
          <w:lang w:val="en-US"/>
        </w:rPr>
        <w:t>by</w:t>
      </w:r>
      <w:r w:rsidR="0094471A">
        <w:rPr>
          <w:rFonts w:ascii="Garamond" w:hAnsi="Garamond"/>
          <w:lang w:val="en-US"/>
        </w:rPr>
        <w:t xml:space="preserve"> the provided 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D50BEE" w:rsidRPr="00403365">
        <w:rPr>
          <w:rFonts w:ascii="Garamond" w:hAnsi="Garamond"/>
          <w:highlight w:val="yellow"/>
          <w:lang w:val="en-US"/>
        </w:rPr>
        <w:t>XX</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29E7144C" w14:textId="7A34BE84" w:rsidR="00E34AAD" w:rsidRPr="007D68B3" w:rsidRDefault="007D68B3" w:rsidP="002F1D18">
      <w:pPr>
        <w:spacing w:after="200" w:line="360" w:lineRule="auto"/>
        <w:jc w:val="both"/>
        <w:rPr>
          <w:rFonts w:ascii="Garamond" w:hAnsi="Garamond"/>
          <w:lang w:val="en-US"/>
        </w:rPr>
      </w:pPr>
      <w:r>
        <w:rPr>
          <w:rFonts w:ascii="Garamond" w:hAnsi="Garamond"/>
          <w:lang w:val="en-US"/>
        </w:rPr>
        <w:t xml:space="preserve">At the background of a major citizenship law reform and in times of high immigration concern, the article examined how individuals weigh attributes of hypothetical naturalization applicants when deciding whom to grant German citizenship.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17C31AA5" w14:textId="77777777" w:rsidR="006564A7" w:rsidRPr="006564A7" w:rsidRDefault="00611154" w:rsidP="006564A7">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r w:rsidR="006564A7" w:rsidRPr="007D68B3">
        <w:rPr>
          <w:rFonts w:ascii="Times New Roman" w:hAnsi="Times New Roman" w:cs="Times New Roman"/>
          <w:kern w:val="0"/>
          <w:lang w:val="en-US"/>
        </w:rPr>
        <w:t xml:space="preserve">Atzmüller, Christiane, and Peter M. Steiner. 2010. “Experimental Vignette Studies in Survey Research.” </w:t>
      </w:r>
      <w:r w:rsidR="006564A7" w:rsidRPr="006564A7">
        <w:rPr>
          <w:rFonts w:ascii="Times New Roman" w:hAnsi="Times New Roman" w:cs="Times New Roman"/>
          <w:i/>
          <w:iCs/>
          <w:kern w:val="0"/>
          <w:lang w:val="en-US"/>
        </w:rPr>
        <w:t>Methodology</w:t>
      </w:r>
      <w:r w:rsidR="006564A7" w:rsidRPr="006564A7">
        <w:rPr>
          <w:rFonts w:ascii="Times New Roman" w:hAnsi="Times New Roman" w:cs="Times New Roman"/>
          <w:kern w:val="0"/>
          <w:lang w:val="en-US"/>
        </w:rPr>
        <w:t xml:space="preserve"> 6 (3): 128–38. https://doi.org/10.1027/1614-2241/a000014.</w:t>
      </w:r>
    </w:p>
    <w:p w14:paraId="32E1F4D9"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Auspurg, Katrin, and Thomas Hinz. 2015. </w:t>
      </w:r>
      <w:r w:rsidRPr="006564A7">
        <w:rPr>
          <w:rFonts w:ascii="Times New Roman" w:hAnsi="Times New Roman" w:cs="Times New Roman"/>
          <w:i/>
          <w:iCs/>
          <w:kern w:val="0"/>
          <w:lang w:val="en-US"/>
        </w:rPr>
        <w:t>Factorial Survey Experiments</w:t>
      </w:r>
      <w:r w:rsidRPr="006564A7">
        <w:rPr>
          <w:rFonts w:ascii="Times New Roman" w:hAnsi="Times New Roman" w:cs="Times New Roman"/>
          <w:kern w:val="0"/>
          <w:lang w:val="en-US"/>
        </w:rPr>
        <w:t>. Quantitative Applications in the Social Sciences 175. Thousand Oaks, Calif.: Sage.</w:t>
      </w:r>
    </w:p>
    <w:p w14:paraId="217AF88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proofErr w:type="spellStart"/>
      <w:r w:rsidRPr="00540F9A">
        <w:rPr>
          <w:rFonts w:ascii="Times New Roman" w:hAnsi="Times New Roman" w:cs="Times New Roman"/>
          <w:kern w:val="0"/>
          <w:lang w:val="en-US"/>
        </w:rPr>
        <w:t>Auspurg</w:t>
      </w:r>
      <w:proofErr w:type="spellEnd"/>
      <w:r w:rsidRPr="00540F9A">
        <w:rPr>
          <w:rFonts w:ascii="Times New Roman" w:hAnsi="Times New Roman" w:cs="Times New Roman"/>
          <w:kern w:val="0"/>
          <w:lang w:val="en-US"/>
        </w:rPr>
        <w:t xml:space="preserve">, Katrin, Thomas </w:t>
      </w:r>
      <w:proofErr w:type="spellStart"/>
      <w:r w:rsidRPr="00540F9A">
        <w:rPr>
          <w:rFonts w:ascii="Times New Roman" w:hAnsi="Times New Roman" w:cs="Times New Roman"/>
          <w:kern w:val="0"/>
          <w:lang w:val="en-US"/>
        </w:rPr>
        <w:t>Hinz</w:t>
      </w:r>
      <w:proofErr w:type="spellEnd"/>
      <w:r w:rsidRPr="00540F9A">
        <w:rPr>
          <w:rFonts w:ascii="Times New Roman" w:hAnsi="Times New Roman" w:cs="Times New Roman"/>
          <w:kern w:val="0"/>
          <w:lang w:val="en-US"/>
        </w:rPr>
        <w:t xml:space="preserve">, Stefan Liebig, and Carsten Sauer. </w:t>
      </w:r>
      <w:r w:rsidRPr="006564A7">
        <w:rPr>
          <w:rFonts w:ascii="Times New Roman" w:hAnsi="Times New Roman" w:cs="Times New Roman"/>
          <w:kern w:val="0"/>
          <w:lang w:val="en-US"/>
        </w:rPr>
        <w:t xml:space="preserve">2015. “The Factorial Survey as a Method for Measuring Sensitive Issues.” In </w:t>
      </w:r>
      <w:r w:rsidRPr="006564A7">
        <w:rPr>
          <w:rFonts w:ascii="Times New Roman" w:hAnsi="Times New Roman" w:cs="Times New Roman"/>
          <w:i/>
          <w:iCs/>
          <w:kern w:val="0"/>
          <w:lang w:val="en-US"/>
        </w:rPr>
        <w:t>Improving Survey Methods. Lessons from Recent Research</w:t>
      </w:r>
      <w:r w:rsidRPr="006564A7">
        <w:rPr>
          <w:rFonts w:ascii="Times New Roman" w:hAnsi="Times New Roman" w:cs="Times New Roman"/>
          <w:kern w:val="0"/>
          <w:lang w:val="en-US"/>
        </w:rPr>
        <w:t>, edited by Uwe Engel, Ben Jann, Peter Lynn, Annette Scherpenzeel, and Patrick Sturgis, 137–49. European Association of Methodology Series. New York: Routledge.</w:t>
      </w:r>
    </w:p>
    <w:p w14:paraId="059E439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aguley, Thom, Grace Dunham, and Oonagh Steer. 2022. “Statistical Modelling of Vignette Data in Psychology.” </w:t>
      </w:r>
      <w:r w:rsidRPr="006564A7">
        <w:rPr>
          <w:rFonts w:ascii="Times New Roman" w:hAnsi="Times New Roman" w:cs="Times New Roman"/>
          <w:i/>
          <w:iCs/>
          <w:kern w:val="0"/>
          <w:lang w:val="en-US"/>
        </w:rPr>
        <w:t>British Journal of Psychology</w:t>
      </w:r>
      <w:r w:rsidRPr="006564A7">
        <w:rPr>
          <w:rFonts w:ascii="Times New Roman" w:hAnsi="Times New Roman" w:cs="Times New Roman"/>
          <w:kern w:val="0"/>
          <w:lang w:val="en-US"/>
        </w:rPr>
        <w:t xml:space="preserve"> 113 (4): 1143–63. https://doi.org/10.1111/bjop.12577.</w:t>
      </w:r>
    </w:p>
    <w:p w14:paraId="2394CAA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loemraad, Irene. 2018. “Theorising the Power of Citizenship as Claims-Making.”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xml:space="preserve"> 44 (1): 4–26. https://doi.org/10.1080/1369183X.2018.1396108.</w:t>
      </w:r>
    </w:p>
    <w:p w14:paraId="1E305D9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loemraad, Irene, and Alicia Sheares. 2017. “Understanding Membership in a World of Global Migration: (How) Does Citizenship Matter?” </w:t>
      </w:r>
      <w:r w:rsidRPr="006564A7">
        <w:rPr>
          <w:rFonts w:ascii="Times New Roman" w:hAnsi="Times New Roman" w:cs="Times New Roman"/>
          <w:i/>
          <w:iCs/>
          <w:kern w:val="0"/>
          <w:lang w:val="en-US"/>
        </w:rPr>
        <w:t>International Migration Review</w:t>
      </w:r>
      <w:r w:rsidRPr="006564A7">
        <w:rPr>
          <w:rFonts w:ascii="Times New Roman" w:hAnsi="Times New Roman" w:cs="Times New Roman"/>
          <w:kern w:val="0"/>
          <w:lang w:val="en-US"/>
        </w:rPr>
        <w:t xml:space="preserve"> 51 (4): 823–67. https://doi.org/10.1111/imre.12354.</w:t>
      </w:r>
    </w:p>
    <w:p w14:paraId="40831E4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Brubaker, Rogers. 1992. </w:t>
      </w:r>
      <w:r w:rsidRPr="006564A7">
        <w:rPr>
          <w:rFonts w:ascii="Times New Roman" w:hAnsi="Times New Roman" w:cs="Times New Roman"/>
          <w:i/>
          <w:iCs/>
          <w:kern w:val="0"/>
          <w:lang w:val="en-US"/>
        </w:rPr>
        <w:t>Citizenship and Nationhood in France and Germany</w:t>
      </w:r>
      <w:r w:rsidRPr="006564A7">
        <w:rPr>
          <w:rFonts w:ascii="Times New Roman" w:hAnsi="Times New Roman" w:cs="Times New Roman"/>
          <w:kern w:val="0"/>
          <w:lang w:val="en-US"/>
        </w:rPr>
        <w:t>. Cambridge, Mass: Harvard University Press.</w:t>
      </w:r>
    </w:p>
    <w:p w14:paraId="012E75E0"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iehl, Claudia, and Ingrid Tucci. </w:t>
      </w:r>
      <w:r w:rsidRPr="007D68B3">
        <w:rPr>
          <w:rFonts w:ascii="Times New Roman" w:hAnsi="Times New Roman" w:cs="Times New Roman"/>
          <w:kern w:val="0"/>
          <w:lang w:val="en-US"/>
        </w:rPr>
        <w:t xml:space="preserve">2011. “Who Can Become German? </w:t>
      </w:r>
      <w:r w:rsidRPr="006564A7">
        <w:rPr>
          <w:rFonts w:ascii="Times New Roman" w:hAnsi="Times New Roman" w:cs="Times New Roman"/>
          <w:kern w:val="0"/>
          <w:lang w:val="en-US"/>
        </w:rPr>
        <w:t xml:space="preserve">Xenophobia and Attitudes towards Naturalization.” </w:t>
      </w:r>
      <w:r w:rsidRPr="006564A7">
        <w:rPr>
          <w:rFonts w:ascii="Times New Roman" w:hAnsi="Times New Roman" w:cs="Times New Roman"/>
          <w:i/>
          <w:iCs/>
          <w:kern w:val="0"/>
          <w:lang w:val="en-US"/>
        </w:rPr>
        <w:t>DIW Economic Bulletin</w:t>
      </w:r>
      <w:r w:rsidRPr="006564A7">
        <w:rPr>
          <w:rFonts w:ascii="Times New Roman" w:hAnsi="Times New Roman" w:cs="Times New Roman"/>
          <w:kern w:val="0"/>
          <w:lang w:val="en-US"/>
        </w:rPr>
        <w:t xml:space="preserve"> 1 (3): 3–8.</w:t>
      </w:r>
    </w:p>
    <w:p w14:paraId="6E6CB630"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onnaloja, Victoria. 2022. “British Nationals’ Preferences Over Who Gets to Be a Citizen According to a Choice-Based Conjoint Experiment.” </w:t>
      </w:r>
      <w:r w:rsidRPr="006564A7">
        <w:rPr>
          <w:rFonts w:ascii="Times New Roman" w:hAnsi="Times New Roman" w:cs="Times New Roman"/>
          <w:i/>
          <w:iCs/>
          <w:kern w:val="0"/>
          <w:lang w:val="en-US"/>
        </w:rPr>
        <w:t>European Sociological Review</w:t>
      </w:r>
      <w:r w:rsidRPr="006564A7">
        <w:rPr>
          <w:rFonts w:ascii="Times New Roman" w:hAnsi="Times New Roman" w:cs="Times New Roman"/>
          <w:kern w:val="0"/>
          <w:lang w:val="en-US"/>
        </w:rPr>
        <w:t xml:space="preserve"> 38 (2): 202–18. https://doi.org/10.1093/esr/jcab034.</w:t>
      </w:r>
    </w:p>
    <w:p w14:paraId="5B9648E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Dražanová, Lenka, Jérôme Gonnot, Tobias Heidland, and Finja Krüger. 2023. “Which Individual-Level Factors Explain Public Attitudes toward Immigration? A Meta-Analysis.”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October, 1–24. https://doi.org/10.1080/1369183X.2023.2265576.</w:t>
      </w:r>
    </w:p>
    <w:p w14:paraId="2F776F5B"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13F7BAB2"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 xml:space="preserve">Gerdes, Jürgen, and Thomas Faist. 2006. “Von ethnischer zu republikanischer Integration: Der Diskurs um die Reform des deutschen Staatsangehörigkeitsrechts.” </w:t>
      </w:r>
      <w:r w:rsidRPr="006564A7">
        <w:rPr>
          <w:rFonts w:ascii="Times New Roman" w:hAnsi="Times New Roman" w:cs="Times New Roman"/>
          <w:i/>
          <w:iCs/>
          <w:kern w:val="0"/>
        </w:rPr>
        <w:t>Berliner Journal für Soziologie</w:t>
      </w:r>
      <w:r w:rsidRPr="006564A7">
        <w:rPr>
          <w:rFonts w:ascii="Times New Roman" w:hAnsi="Times New Roman" w:cs="Times New Roman"/>
          <w:kern w:val="0"/>
        </w:rPr>
        <w:t xml:space="preserve"> 16 (3): 313–35. https://doi.org/10.1007/s11609-006-0029-x.</w:t>
      </w:r>
    </w:p>
    <w:p w14:paraId="21C200D4"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rPr>
        <w:t xml:space="preserve">Gerdes, Jürgen, Thomas Faist, and Beate Rieple. </w:t>
      </w:r>
      <w:r w:rsidRPr="006564A7">
        <w:rPr>
          <w:rFonts w:ascii="Times New Roman" w:hAnsi="Times New Roman" w:cs="Times New Roman"/>
          <w:kern w:val="0"/>
          <w:lang w:val="en-US"/>
        </w:rPr>
        <w:t xml:space="preserve">2007. “‘We Are All “Republican” Now’: The Politics of Dual Citizenship in Germany.” In </w:t>
      </w:r>
      <w:r w:rsidRPr="006564A7">
        <w:rPr>
          <w:rFonts w:ascii="Times New Roman" w:hAnsi="Times New Roman" w:cs="Times New Roman"/>
          <w:i/>
          <w:iCs/>
          <w:kern w:val="0"/>
          <w:lang w:val="en-US"/>
        </w:rPr>
        <w:t>Dual Citizenship in Europe: From Nationhood to Societal Integration</w:t>
      </w:r>
      <w:r w:rsidRPr="006564A7">
        <w:rPr>
          <w:rFonts w:ascii="Times New Roman" w:hAnsi="Times New Roman" w:cs="Times New Roman"/>
          <w:kern w:val="0"/>
          <w:lang w:val="en-US"/>
        </w:rPr>
        <w:t>, edited by Thomas Faist, 45–76. Aldershot: Ashgate.</w:t>
      </w:r>
    </w:p>
    <w:p w14:paraId="2AA6876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Goodman, Sara Wallace. 2012. “Fortifying Citizenship: Policy Strategies for Civic Integration in Western Europe.” </w:t>
      </w:r>
      <w:r w:rsidRPr="006564A7">
        <w:rPr>
          <w:rFonts w:ascii="Times New Roman" w:hAnsi="Times New Roman" w:cs="Times New Roman"/>
          <w:i/>
          <w:iCs/>
          <w:kern w:val="0"/>
          <w:lang w:val="en-US"/>
        </w:rPr>
        <w:t>World Politics</w:t>
      </w:r>
      <w:r w:rsidRPr="006564A7">
        <w:rPr>
          <w:rFonts w:ascii="Times New Roman" w:hAnsi="Times New Roman" w:cs="Times New Roman"/>
          <w:kern w:val="0"/>
          <w:lang w:val="en-US"/>
        </w:rPr>
        <w:t xml:space="preserve"> 64 (4): 659–98. https://doi.org/10.1017/S0043887112000184.</w:t>
      </w:r>
    </w:p>
    <w:p w14:paraId="51A551B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7D68B3">
        <w:rPr>
          <w:rFonts w:ascii="Times New Roman" w:hAnsi="Times New Roman" w:cs="Times New Roman"/>
          <w:kern w:val="0"/>
          <w:lang w:val="en-US"/>
        </w:rPr>
        <w:t xml:space="preserve">Green, Simon. 2000. “Beyond Ethnoculturalism? </w:t>
      </w:r>
      <w:r w:rsidRPr="006564A7">
        <w:rPr>
          <w:rFonts w:ascii="Times New Roman" w:hAnsi="Times New Roman" w:cs="Times New Roman"/>
          <w:kern w:val="0"/>
          <w:lang w:val="en-US"/>
        </w:rPr>
        <w:t xml:space="preserve">German Citizenship in the New Millennium.” </w:t>
      </w:r>
      <w:r w:rsidRPr="006564A7">
        <w:rPr>
          <w:rFonts w:ascii="Times New Roman" w:hAnsi="Times New Roman" w:cs="Times New Roman"/>
          <w:i/>
          <w:iCs/>
          <w:kern w:val="0"/>
          <w:lang w:val="en-US"/>
        </w:rPr>
        <w:t>German Politics</w:t>
      </w:r>
      <w:r w:rsidRPr="006564A7">
        <w:rPr>
          <w:rFonts w:ascii="Times New Roman" w:hAnsi="Times New Roman" w:cs="Times New Roman"/>
          <w:kern w:val="0"/>
          <w:lang w:val="en-US"/>
        </w:rPr>
        <w:t xml:space="preserve"> 9 (3): 105–24. https://doi.org/10.1080/09644000008404609.</w:t>
      </w:r>
    </w:p>
    <w:p w14:paraId="4E3C7E0C"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 2012. “Much Ado about Not-Very-Much? Assessing Ten Years of German Citizenship Reform.”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6 (2): 173–88. https://doi.org/10.1080/13621025.2012.667610.</w:t>
      </w:r>
    </w:p>
    <w:p w14:paraId="01BC5E6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inmueller, Jens, Dominik Hangartner, and Teppei Yamamoto. 2015. “Validating Vignette and Conjoint Survey Experiments against Real-World Behavior.” </w:t>
      </w:r>
      <w:r w:rsidRPr="006564A7">
        <w:rPr>
          <w:rFonts w:ascii="Times New Roman" w:hAnsi="Times New Roman" w:cs="Times New Roman"/>
          <w:i/>
          <w:iCs/>
          <w:kern w:val="0"/>
          <w:lang w:val="en-US"/>
        </w:rPr>
        <w:t>Proceedings of the National Academy of Sciences</w:t>
      </w:r>
      <w:r w:rsidRPr="006564A7">
        <w:rPr>
          <w:rFonts w:ascii="Times New Roman" w:hAnsi="Times New Roman" w:cs="Times New Roman"/>
          <w:kern w:val="0"/>
          <w:lang w:val="en-US"/>
        </w:rPr>
        <w:t xml:space="preserve"> 112 (8): 2395–2400. https://doi.org/10.1073/pnas.1416587112.</w:t>
      </w:r>
    </w:p>
    <w:p w14:paraId="327EC9F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rell, Allison, Stuart Soroka, Shanto Iyengar, and Nicholas Valentino. 2012. “The Impact of </w:t>
      </w:r>
      <w:r w:rsidRPr="006564A7">
        <w:rPr>
          <w:rFonts w:ascii="Times New Roman" w:hAnsi="Times New Roman" w:cs="Times New Roman"/>
          <w:kern w:val="0"/>
          <w:lang w:val="en-US"/>
        </w:rPr>
        <w:lastRenderedPageBreak/>
        <w:t xml:space="preserve">Economic and Cultural Cues on Support for Immigration in Canada and the United States.” </w:t>
      </w:r>
      <w:r w:rsidRPr="006564A7">
        <w:rPr>
          <w:rFonts w:ascii="Times New Roman" w:hAnsi="Times New Roman" w:cs="Times New Roman"/>
          <w:i/>
          <w:iCs/>
          <w:kern w:val="0"/>
          <w:lang w:val="en-US"/>
        </w:rPr>
        <w:t>Canadian Journal of Political Science</w:t>
      </w:r>
      <w:r w:rsidRPr="006564A7">
        <w:rPr>
          <w:rFonts w:ascii="Times New Roman" w:hAnsi="Times New Roman" w:cs="Times New Roman"/>
          <w:kern w:val="0"/>
          <w:lang w:val="en-US"/>
        </w:rPr>
        <w:t xml:space="preserve"> 45 (3): 499–530. https://doi.org/10.1017/S0008423912000698.</w:t>
      </w:r>
    </w:p>
    <w:p w14:paraId="45180C0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Hartnell, Helen Elizabeth. 2006. “Belonging: Citizenship and Migration in the European Union and in Germany.” </w:t>
      </w:r>
      <w:r w:rsidRPr="006564A7">
        <w:rPr>
          <w:rFonts w:ascii="Times New Roman" w:hAnsi="Times New Roman" w:cs="Times New Roman"/>
          <w:i/>
          <w:iCs/>
          <w:kern w:val="0"/>
          <w:lang w:val="en-US"/>
        </w:rPr>
        <w:t>Issues in Legal Scholarship</w:t>
      </w:r>
      <w:r w:rsidRPr="006564A7">
        <w:rPr>
          <w:rFonts w:ascii="Times New Roman" w:hAnsi="Times New Roman" w:cs="Times New Roman"/>
          <w:kern w:val="0"/>
          <w:lang w:val="en-US"/>
        </w:rPr>
        <w:t xml:space="preserve"> 6 (2). https://doi.org/10.2202/1539-8323.1087.</w:t>
      </w:r>
    </w:p>
    <w:p w14:paraId="4692A24A"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6564A7">
        <w:rPr>
          <w:rFonts w:ascii="Times New Roman" w:hAnsi="Times New Roman" w:cs="Times New Roman"/>
          <w:i/>
          <w:iCs/>
          <w:kern w:val="0"/>
          <w:lang w:val="en-US"/>
        </w:rPr>
        <w:t>Social Science Japan Journal</w:t>
      </w:r>
      <w:r w:rsidRPr="006564A7">
        <w:rPr>
          <w:rFonts w:ascii="Times New Roman" w:hAnsi="Times New Roman" w:cs="Times New Roman"/>
          <w:kern w:val="0"/>
          <w:lang w:val="en-US"/>
        </w:rPr>
        <w:t xml:space="preserve"> 18 (1): 3–22. https://doi.org/10.1093/ssjj/jyu035.</w:t>
      </w:r>
    </w:p>
    <w:p w14:paraId="0268D5B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Levanon, Asaf, and Noah Lewin-Epstein. 2010. “Grounds for Citizenship: Public Attitudes in Comparative Perspective.” </w:t>
      </w:r>
      <w:r w:rsidRPr="006564A7">
        <w:rPr>
          <w:rFonts w:ascii="Times New Roman" w:hAnsi="Times New Roman" w:cs="Times New Roman"/>
          <w:i/>
          <w:iCs/>
          <w:kern w:val="0"/>
          <w:lang w:val="en-US"/>
        </w:rPr>
        <w:t>Social Science Research</w:t>
      </w:r>
      <w:r w:rsidRPr="006564A7">
        <w:rPr>
          <w:rFonts w:ascii="Times New Roman" w:hAnsi="Times New Roman" w:cs="Times New Roman"/>
          <w:kern w:val="0"/>
          <w:lang w:val="en-US"/>
        </w:rPr>
        <w:t xml:space="preserve"> 39 (3): 419–31. https://doi.org/10.1016/j.ssresearch.2009.12.001.</w:t>
      </w:r>
    </w:p>
    <w:p w14:paraId="0ADC79DF"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lang w:val="en-US"/>
        </w:rPr>
        <w:t xml:space="preserve">Luke, Douglas A. 2020. </w:t>
      </w:r>
      <w:r w:rsidRPr="006564A7">
        <w:rPr>
          <w:rFonts w:ascii="Times New Roman" w:hAnsi="Times New Roman" w:cs="Times New Roman"/>
          <w:i/>
          <w:iCs/>
          <w:kern w:val="0"/>
          <w:lang w:val="en-US"/>
        </w:rPr>
        <w:t>Multilevel Modeling</w:t>
      </w:r>
      <w:r w:rsidRPr="006564A7">
        <w:rPr>
          <w:rFonts w:ascii="Times New Roman" w:hAnsi="Times New Roman" w:cs="Times New Roman"/>
          <w:kern w:val="0"/>
          <w:lang w:val="en-US"/>
        </w:rPr>
        <w:t xml:space="preserve">. Vol. 143. Quantitative Applications in the Social Sciences. </w:t>
      </w:r>
      <w:r w:rsidRPr="006564A7">
        <w:rPr>
          <w:rFonts w:ascii="Times New Roman" w:hAnsi="Times New Roman" w:cs="Times New Roman"/>
          <w:kern w:val="0"/>
        </w:rPr>
        <w:t>Los Angeles: SAGE.</w:t>
      </w:r>
    </w:p>
    <w:p w14:paraId="473C1B0F"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rPr>
        <w:t xml:space="preserve">Mau, Steffen, Fabian Gülzau, Lena Laube, and Natascha Zaun. 2015. </w:t>
      </w:r>
      <w:r w:rsidRPr="006564A7">
        <w:rPr>
          <w:rFonts w:ascii="Times New Roman" w:hAnsi="Times New Roman" w:cs="Times New Roman"/>
          <w:kern w:val="0"/>
          <w:lang w:val="en-US"/>
        </w:rPr>
        <w:t xml:space="preserve">“The Global Mobility Divide: How Visa Policies Have Evolved over Time.” </w:t>
      </w:r>
      <w:r w:rsidRPr="006564A7">
        <w:rPr>
          <w:rFonts w:ascii="Times New Roman" w:hAnsi="Times New Roman" w:cs="Times New Roman"/>
          <w:i/>
          <w:iCs/>
          <w:kern w:val="0"/>
          <w:lang w:val="en-US"/>
        </w:rPr>
        <w:t>Journal of Ethnic and Migration Studies</w:t>
      </w:r>
      <w:r w:rsidRPr="006564A7">
        <w:rPr>
          <w:rFonts w:ascii="Times New Roman" w:hAnsi="Times New Roman" w:cs="Times New Roman"/>
          <w:kern w:val="0"/>
          <w:lang w:val="en-US"/>
        </w:rPr>
        <w:t xml:space="preserve"> 41 (8): 1192–1213. https://doi.org/10.1080/1369183X.2015.1005007.</w:t>
      </w:r>
    </w:p>
    <w:p w14:paraId="67E6DE0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Miller-Idriss, Cynthia. 2006. “Everyday Understandings of Citizenship in Germany.”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0 (5): 541–70. https://doi.org/10.1080/13621020600954978.</w:t>
      </w:r>
    </w:p>
    <w:p w14:paraId="1EE0064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Orgad, Liav. 2017. “Naturalization.” In </w:t>
      </w:r>
      <w:r w:rsidRPr="006564A7">
        <w:rPr>
          <w:rFonts w:ascii="Times New Roman" w:hAnsi="Times New Roman" w:cs="Times New Roman"/>
          <w:i/>
          <w:iCs/>
          <w:kern w:val="0"/>
          <w:lang w:val="en-US"/>
        </w:rPr>
        <w:t>The Oxford Handbook of Citizenship</w:t>
      </w:r>
      <w:r w:rsidRPr="006564A7">
        <w:rPr>
          <w:rFonts w:ascii="Times New Roman" w:hAnsi="Times New Roman" w:cs="Times New Roman"/>
          <w:kern w:val="0"/>
          <w:lang w:val="en-US"/>
        </w:rPr>
        <w:t>, edited by Ayelet Shachar, Rainer Bauböck, Irene Bloemraad, and Maarten Vink, 337–57. Oxford: Oxford University Press. https://doi.org/10.1093/oxfordhb/9780198805854.013.15.</w:t>
      </w:r>
    </w:p>
    <w:p w14:paraId="135D04C5"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Palmowski, Jan. 2008. “In Search of the German Nation: Citizenship and the Challenge of Integration.” </w:t>
      </w:r>
      <w:r w:rsidRPr="006564A7">
        <w:rPr>
          <w:rFonts w:ascii="Times New Roman" w:hAnsi="Times New Roman" w:cs="Times New Roman"/>
          <w:i/>
          <w:iCs/>
          <w:kern w:val="0"/>
          <w:lang w:val="en-US"/>
        </w:rPr>
        <w:t>Citizenship Studies</w:t>
      </w:r>
      <w:r w:rsidRPr="006564A7">
        <w:rPr>
          <w:rFonts w:ascii="Times New Roman" w:hAnsi="Times New Roman" w:cs="Times New Roman"/>
          <w:kern w:val="0"/>
          <w:lang w:val="en-US"/>
        </w:rPr>
        <w:t xml:space="preserve"> 12 (6): 547–63. https://doi.org/10.1080/13621020802450635.</w:t>
      </w:r>
    </w:p>
    <w:p w14:paraId="728CB788"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Petzold, Knut, and Tobias Wolbring. 2019. “What Can We Learn From Factorial Surveys About Human Behavior?: A Validation Study Comparing Field and Survey Experiments on Discrimination.” </w:t>
      </w:r>
      <w:r w:rsidRPr="006564A7">
        <w:rPr>
          <w:rFonts w:ascii="Times New Roman" w:hAnsi="Times New Roman" w:cs="Times New Roman"/>
          <w:i/>
          <w:iCs/>
          <w:kern w:val="0"/>
          <w:lang w:val="en-US"/>
        </w:rPr>
        <w:t>Methodology</w:t>
      </w:r>
      <w:r w:rsidRPr="006564A7">
        <w:rPr>
          <w:rFonts w:ascii="Times New Roman" w:hAnsi="Times New Roman" w:cs="Times New Roman"/>
          <w:kern w:val="0"/>
          <w:lang w:val="en-US"/>
        </w:rPr>
        <w:t xml:space="preserve"> 15 (1): 19–30. https://doi.org/10.1027/1614-2241/a000161.</w:t>
      </w:r>
    </w:p>
    <w:p w14:paraId="1B69BE91"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R Core Team. 2023. “R: A Language and Environment for Statistical Computing.” R. Vienna, Austria: R Foundation for Statistical Computing. https://www.R-project.org/.</w:t>
      </w:r>
    </w:p>
    <w:p w14:paraId="42C07234" w14:textId="77777777" w:rsidR="006564A7" w:rsidRPr="007D68B3"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Reeskens, Tim, and Marc Hooghe. 2010. “Beyond the Civic-Ethnic Dichotomy: Investigating the Structure of Citizenship Concepts across Thirty-Three Countries: Beyond the Civic-Ethnic Dichotomy.” </w:t>
      </w:r>
      <w:r w:rsidRPr="007D68B3">
        <w:rPr>
          <w:rFonts w:ascii="Times New Roman" w:hAnsi="Times New Roman" w:cs="Times New Roman"/>
          <w:i/>
          <w:iCs/>
          <w:kern w:val="0"/>
          <w:lang w:val="en-US"/>
        </w:rPr>
        <w:t>Nations and Nationalism</w:t>
      </w:r>
      <w:r w:rsidRPr="007D68B3">
        <w:rPr>
          <w:rFonts w:ascii="Times New Roman" w:hAnsi="Times New Roman" w:cs="Times New Roman"/>
          <w:kern w:val="0"/>
          <w:lang w:val="en-US"/>
        </w:rPr>
        <w:t xml:space="preserve"> 16 (4): 579–97. https://doi.org/10.1111/j.1469-8129.2010.00446.x.</w:t>
      </w:r>
    </w:p>
    <w:p w14:paraId="6BEA1133"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7D68B3">
        <w:rPr>
          <w:rFonts w:ascii="Times New Roman" w:hAnsi="Times New Roman" w:cs="Times New Roman"/>
          <w:kern w:val="0"/>
          <w:lang w:val="en-US"/>
        </w:rPr>
        <w:t xml:space="preserve">Reijerse, Arjan, Kaat Van Acker, Norbert Vanbeselaere, Karen Phalet, and Bart Duriez. </w:t>
      </w:r>
      <w:r w:rsidRPr="006564A7">
        <w:rPr>
          <w:rFonts w:ascii="Times New Roman" w:hAnsi="Times New Roman" w:cs="Times New Roman"/>
          <w:kern w:val="0"/>
          <w:lang w:val="en-US"/>
        </w:rPr>
        <w:t xml:space="preserve">2013. “Beyond the Ethnic‐Civic Dichotomy: Cultural Citizenship as a New Way of Excluding Immigrants.” </w:t>
      </w:r>
      <w:r w:rsidRPr="006564A7">
        <w:rPr>
          <w:rFonts w:ascii="Times New Roman" w:hAnsi="Times New Roman" w:cs="Times New Roman"/>
          <w:i/>
          <w:iCs/>
          <w:kern w:val="0"/>
          <w:lang w:val="en-US"/>
        </w:rPr>
        <w:t>Political Psychology</w:t>
      </w:r>
      <w:r w:rsidRPr="006564A7">
        <w:rPr>
          <w:rFonts w:ascii="Times New Roman" w:hAnsi="Times New Roman" w:cs="Times New Roman"/>
          <w:kern w:val="0"/>
          <w:lang w:val="en-US"/>
        </w:rPr>
        <w:t xml:space="preserve"> 34 (4): 611–30. https://doi.org/10.1111/j.1467-9221.2012.00920.x.</w:t>
      </w:r>
    </w:p>
    <w:p w14:paraId="0DA2C957"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Schmid, Samuel D. 2022. “Upgrading German Citizenship.” </w:t>
      </w:r>
      <w:r w:rsidRPr="006564A7">
        <w:rPr>
          <w:rFonts w:ascii="Times New Roman" w:hAnsi="Times New Roman" w:cs="Times New Roman"/>
          <w:i/>
          <w:iCs/>
          <w:kern w:val="0"/>
          <w:lang w:val="en-US"/>
        </w:rPr>
        <w:t>Verfassungsblog: On Matters Constitutional</w:t>
      </w:r>
      <w:r w:rsidRPr="006564A7">
        <w:rPr>
          <w:rFonts w:ascii="Times New Roman" w:hAnsi="Times New Roman" w:cs="Times New Roman"/>
          <w:kern w:val="0"/>
          <w:lang w:val="en-US"/>
        </w:rPr>
        <w:t>, December. https://doi.org/10.17176/20221207-001541-0.</w:t>
      </w:r>
    </w:p>
    <w:p w14:paraId="3912D32A"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223BD3D1"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Vink, Maarten. 2017. “Comparing Citizenship Regimes.” In </w:t>
      </w:r>
      <w:r w:rsidRPr="006564A7">
        <w:rPr>
          <w:rFonts w:ascii="Times New Roman" w:hAnsi="Times New Roman" w:cs="Times New Roman"/>
          <w:i/>
          <w:iCs/>
          <w:kern w:val="0"/>
          <w:lang w:val="en-US"/>
        </w:rPr>
        <w:t>The Oxford Handbook of Citizenship</w:t>
      </w:r>
      <w:r w:rsidRPr="006564A7">
        <w:rPr>
          <w:rFonts w:ascii="Times New Roman" w:hAnsi="Times New Roman" w:cs="Times New Roman"/>
          <w:kern w:val="0"/>
          <w:lang w:val="en-US"/>
        </w:rPr>
        <w:t>, edited by Ayelet Shachar, Rainer Bauböck, Irene Bloemraad, and Maarten Vink, 221–44. Oxford, United Kingdom: Oxford University Press. https://doi.org/10.1093/oxfordhb/9780198805854.013.10.</w:t>
      </w:r>
    </w:p>
    <w:p w14:paraId="6C39BF6E"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t xml:space="preserve">Weinmann, Martin. 2022. “Barriers to Naturalization: How Dual Citizenship Restrictions Impede Full Membership.” </w:t>
      </w:r>
      <w:r w:rsidRPr="006564A7">
        <w:rPr>
          <w:rFonts w:ascii="Times New Roman" w:hAnsi="Times New Roman" w:cs="Times New Roman"/>
          <w:i/>
          <w:iCs/>
          <w:kern w:val="0"/>
          <w:lang w:val="en-US"/>
        </w:rPr>
        <w:t>International Migration</w:t>
      </w:r>
      <w:r w:rsidRPr="006564A7">
        <w:rPr>
          <w:rFonts w:ascii="Times New Roman" w:hAnsi="Times New Roman" w:cs="Times New Roman"/>
          <w:kern w:val="0"/>
          <w:lang w:val="en-US"/>
        </w:rPr>
        <w:t xml:space="preserve"> 60 (5): 237–51. https://doi.org/10.1111/imig.12950.</w:t>
      </w:r>
    </w:p>
    <w:p w14:paraId="7E71DC3D" w14:textId="77777777" w:rsidR="006564A7" w:rsidRPr="006564A7" w:rsidRDefault="006564A7" w:rsidP="006564A7">
      <w:pPr>
        <w:widowControl w:val="0"/>
        <w:autoSpaceDE w:val="0"/>
        <w:autoSpaceDN w:val="0"/>
        <w:adjustRightInd w:val="0"/>
        <w:rPr>
          <w:rFonts w:ascii="Times New Roman" w:hAnsi="Times New Roman" w:cs="Times New Roman"/>
          <w:kern w:val="0"/>
          <w:lang w:val="en-US"/>
        </w:rPr>
      </w:pPr>
      <w:r w:rsidRPr="006564A7">
        <w:rPr>
          <w:rFonts w:ascii="Times New Roman" w:hAnsi="Times New Roman" w:cs="Times New Roman"/>
          <w:kern w:val="0"/>
          <w:lang w:val="en-US"/>
        </w:rPr>
        <w:lastRenderedPageBreak/>
        <w:t>Wheeler, Bob. 2022. “AlgDesign: Algorithmic Experimental Design.” R package. https://cran.r-project.org/web/packages/AlgDesign/.</w:t>
      </w:r>
    </w:p>
    <w:p w14:paraId="711B04F8" w14:textId="77777777" w:rsidR="006564A7" w:rsidRPr="006564A7" w:rsidRDefault="006564A7" w:rsidP="006564A7">
      <w:pPr>
        <w:widowControl w:val="0"/>
        <w:autoSpaceDE w:val="0"/>
        <w:autoSpaceDN w:val="0"/>
        <w:adjustRightInd w:val="0"/>
        <w:rPr>
          <w:rFonts w:ascii="Times New Roman" w:hAnsi="Times New Roman" w:cs="Times New Roman"/>
          <w:kern w:val="0"/>
        </w:rPr>
      </w:pPr>
      <w:r w:rsidRPr="006564A7">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6564A7">
        <w:rPr>
          <w:rFonts w:ascii="Times New Roman" w:hAnsi="Times New Roman" w:cs="Times New Roman"/>
          <w:i/>
          <w:iCs/>
          <w:kern w:val="0"/>
        </w:rPr>
        <w:t>Informationsdienst Soziale Indikatoren</w:t>
      </w:r>
      <w:r w:rsidRPr="006564A7">
        <w:rPr>
          <w:rFonts w:ascii="Times New Roman" w:hAnsi="Times New Roman" w:cs="Times New Roman"/>
          <w:kern w:val="0"/>
        </w:rPr>
        <w:t xml:space="preserve"> 42. https://doi.org/10.15464/ISI.42.2009.11-14.</w:t>
      </w:r>
    </w:p>
    <w:p w14:paraId="467A9210" w14:textId="3CD9D4E6"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E33B0" w14:textId="77777777" w:rsidR="00FD50C5" w:rsidRDefault="00FD50C5" w:rsidP="00313A38">
      <w:r>
        <w:separator/>
      </w:r>
    </w:p>
  </w:endnote>
  <w:endnote w:type="continuationSeparator" w:id="0">
    <w:p w14:paraId="1B47A88D" w14:textId="77777777" w:rsidR="00FD50C5" w:rsidRDefault="00FD50C5"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B68F35" w14:textId="77777777" w:rsidR="00FD50C5" w:rsidRDefault="00FD50C5" w:rsidP="00313A38">
      <w:r>
        <w:separator/>
      </w:r>
    </w:p>
  </w:footnote>
  <w:footnote w:type="continuationSeparator" w:id="0">
    <w:p w14:paraId="5FC06F5B" w14:textId="77777777" w:rsidR="00FD50C5" w:rsidRDefault="00FD50C5" w:rsidP="00313A38">
      <w:r>
        <w:continuationSeparator/>
      </w:r>
    </w:p>
  </w:footnote>
  <w:footnote w:id="1">
    <w:p w14:paraId="3D05A839" w14:textId="27A78A8C"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Reichs- und Staatsangehörigkeitsgesetz (RuStAG),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3">
    <w:p w14:paraId="1024C837" w14:textId="77777777"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5">
    <w:p w14:paraId="671CAB59" w14:textId="55666C74"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r w:rsidRPr="00AB4A25">
        <w:rPr>
          <w:rFonts w:ascii="Garamond" w:hAnsi="Garamond"/>
          <w:lang w:val="en-US"/>
        </w:rPr>
        <w:t>AlgDesign</w:t>
      </w:r>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6">
    <w:p w14:paraId="24FA3DE3" w14:textId="0C877ED7"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Auspurg an Hinz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25FB1"/>
    <w:rsid w:val="000345FE"/>
    <w:rsid w:val="00034B35"/>
    <w:rsid w:val="00035B23"/>
    <w:rsid w:val="000363C3"/>
    <w:rsid w:val="00042B91"/>
    <w:rsid w:val="00053DF1"/>
    <w:rsid w:val="000729E1"/>
    <w:rsid w:val="000B2C2F"/>
    <w:rsid w:val="000D0337"/>
    <w:rsid w:val="000E4A27"/>
    <w:rsid w:val="000E7325"/>
    <w:rsid w:val="000F4E23"/>
    <w:rsid w:val="000F672F"/>
    <w:rsid w:val="00114190"/>
    <w:rsid w:val="001358AF"/>
    <w:rsid w:val="001358B7"/>
    <w:rsid w:val="001373E0"/>
    <w:rsid w:val="00157EEA"/>
    <w:rsid w:val="00166B08"/>
    <w:rsid w:val="00182037"/>
    <w:rsid w:val="00185187"/>
    <w:rsid w:val="0019548A"/>
    <w:rsid w:val="001A07BD"/>
    <w:rsid w:val="001B0F6D"/>
    <w:rsid w:val="001B744E"/>
    <w:rsid w:val="001D0D79"/>
    <w:rsid w:val="001E5A77"/>
    <w:rsid w:val="001E7F8E"/>
    <w:rsid w:val="001F4473"/>
    <w:rsid w:val="001F55BC"/>
    <w:rsid w:val="002007A7"/>
    <w:rsid w:val="00225E51"/>
    <w:rsid w:val="00231FF4"/>
    <w:rsid w:val="0023588D"/>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434C7"/>
    <w:rsid w:val="00351214"/>
    <w:rsid w:val="00354980"/>
    <w:rsid w:val="0038373B"/>
    <w:rsid w:val="003A6835"/>
    <w:rsid w:val="003B0352"/>
    <w:rsid w:val="003E5387"/>
    <w:rsid w:val="00403365"/>
    <w:rsid w:val="00433454"/>
    <w:rsid w:val="004420EA"/>
    <w:rsid w:val="00442CD9"/>
    <w:rsid w:val="004475B5"/>
    <w:rsid w:val="004530B4"/>
    <w:rsid w:val="0045352F"/>
    <w:rsid w:val="004538E4"/>
    <w:rsid w:val="00462B5F"/>
    <w:rsid w:val="00470AB3"/>
    <w:rsid w:val="0047503F"/>
    <w:rsid w:val="00477D8E"/>
    <w:rsid w:val="00481FF7"/>
    <w:rsid w:val="00484591"/>
    <w:rsid w:val="00490B5B"/>
    <w:rsid w:val="004975D5"/>
    <w:rsid w:val="004A0FAF"/>
    <w:rsid w:val="004A3137"/>
    <w:rsid w:val="004A3770"/>
    <w:rsid w:val="004B5BCA"/>
    <w:rsid w:val="004B5D72"/>
    <w:rsid w:val="004C6A99"/>
    <w:rsid w:val="004E70D0"/>
    <w:rsid w:val="0050242A"/>
    <w:rsid w:val="00534725"/>
    <w:rsid w:val="00540F9A"/>
    <w:rsid w:val="005510FC"/>
    <w:rsid w:val="005733C5"/>
    <w:rsid w:val="00597330"/>
    <w:rsid w:val="005A090C"/>
    <w:rsid w:val="005A681A"/>
    <w:rsid w:val="005B0A63"/>
    <w:rsid w:val="005B40B4"/>
    <w:rsid w:val="005D0843"/>
    <w:rsid w:val="005E2A93"/>
    <w:rsid w:val="005F448F"/>
    <w:rsid w:val="005F57DD"/>
    <w:rsid w:val="00611154"/>
    <w:rsid w:val="00651DFA"/>
    <w:rsid w:val="006564A7"/>
    <w:rsid w:val="00681A85"/>
    <w:rsid w:val="006A3B09"/>
    <w:rsid w:val="006B01FD"/>
    <w:rsid w:val="006B54F8"/>
    <w:rsid w:val="006C2444"/>
    <w:rsid w:val="006D4184"/>
    <w:rsid w:val="006D6A6E"/>
    <w:rsid w:val="006E0485"/>
    <w:rsid w:val="006E607F"/>
    <w:rsid w:val="00703223"/>
    <w:rsid w:val="007043FB"/>
    <w:rsid w:val="0072148E"/>
    <w:rsid w:val="00721A42"/>
    <w:rsid w:val="007252B1"/>
    <w:rsid w:val="00733AC3"/>
    <w:rsid w:val="00735710"/>
    <w:rsid w:val="00741B7F"/>
    <w:rsid w:val="0074227A"/>
    <w:rsid w:val="00745FF7"/>
    <w:rsid w:val="0077313A"/>
    <w:rsid w:val="00780D03"/>
    <w:rsid w:val="007817AA"/>
    <w:rsid w:val="00783416"/>
    <w:rsid w:val="00791A3A"/>
    <w:rsid w:val="007A2DC9"/>
    <w:rsid w:val="007B3138"/>
    <w:rsid w:val="007C1541"/>
    <w:rsid w:val="007D68B3"/>
    <w:rsid w:val="007E05AF"/>
    <w:rsid w:val="007E2120"/>
    <w:rsid w:val="007E2A91"/>
    <w:rsid w:val="007F6A2B"/>
    <w:rsid w:val="008042B4"/>
    <w:rsid w:val="008072C4"/>
    <w:rsid w:val="00807BCB"/>
    <w:rsid w:val="00810D11"/>
    <w:rsid w:val="008167A7"/>
    <w:rsid w:val="00823DB7"/>
    <w:rsid w:val="0082472D"/>
    <w:rsid w:val="00836D5B"/>
    <w:rsid w:val="0084186D"/>
    <w:rsid w:val="00845403"/>
    <w:rsid w:val="00870F96"/>
    <w:rsid w:val="00871A99"/>
    <w:rsid w:val="00877176"/>
    <w:rsid w:val="00882C56"/>
    <w:rsid w:val="008830C7"/>
    <w:rsid w:val="00883AE7"/>
    <w:rsid w:val="008846E1"/>
    <w:rsid w:val="00884885"/>
    <w:rsid w:val="008870D4"/>
    <w:rsid w:val="008A245F"/>
    <w:rsid w:val="008A2950"/>
    <w:rsid w:val="008A67AB"/>
    <w:rsid w:val="008A7EC6"/>
    <w:rsid w:val="008B0BF9"/>
    <w:rsid w:val="008B5B71"/>
    <w:rsid w:val="008D2270"/>
    <w:rsid w:val="008D555C"/>
    <w:rsid w:val="008D657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E1026"/>
    <w:rsid w:val="009E3448"/>
    <w:rsid w:val="009E560C"/>
    <w:rsid w:val="009F3877"/>
    <w:rsid w:val="009F4992"/>
    <w:rsid w:val="00A04211"/>
    <w:rsid w:val="00A20DFE"/>
    <w:rsid w:val="00A31096"/>
    <w:rsid w:val="00A41444"/>
    <w:rsid w:val="00A463B7"/>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95EA9"/>
    <w:rsid w:val="00CB5051"/>
    <w:rsid w:val="00CB540A"/>
    <w:rsid w:val="00CE12DD"/>
    <w:rsid w:val="00CE3EE3"/>
    <w:rsid w:val="00CF32D1"/>
    <w:rsid w:val="00CF56E1"/>
    <w:rsid w:val="00D1582C"/>
    <w:rsid w:val="00D219BA"/>
    <w:rsid w:val="00D23699"/>
    <w:rsid w:val="00D24D7A"/>
    <w:rsid w:val="00D3145E"/>
    <w:rsid w:val="00D43F25"/>
    <w:rsid w:val="00D44337"/>
    <w:rsid w:val="00D45D43"/>
    <w:rsid w:val="00D50BEE"/>
    <w:rsid w:val="00D578D9"/>
    <w:rsid w:val="00D602FA"/>
    <w:rsid w:val="00D6080E"/>
    <w:rsid w:val="00D6714C"/>
    <w:rsid w:val="00D73652"/>
    <w:rsid w:val="00D87023"/>
    <w:rsid w:val="00D92C7A"/>
    <w:rsid w:val="00DA590F"/>
    <w:rsid w:val="00DB1C40"/>
    <w:rsid w:val="00DC17B6"/>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24FCC"/>
    <w:rsid w:val="00F26FE9"/>
    <w:rsid w:val="00F34BAA"/>
    <w:rsid w:val="00F34EB5"/>
    <w:rsid w:val="00F3767D"/>
    <w:rsid w:val="00F434D4"/>
    <w:rsid w:val="00F47784"/>
    <w:rsid w:val="00F5145C"/>
    <w:rsid w:val="00F51C13"/>
    <w:rsid w:val="00F51E54"/>
    <w:rsid w:val="00FA0DA7"/>
    <w:rsid w:val="00FA38AB"/>
    <w:rsid w:val="00FB5BE7"/>
    <w:rsid w:val="00FC1BAC"/>
    <w:rsid w:val="00FD50C5"/>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6.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829</Words>
  <Characters>108046</Characters>
  <Application>Microsoft Office Word</Application>
  <DocSecurity>0</DocSecurity>
  <Lines>2118</Lines>
  <Paragraphs>95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56</cp:revision>
  <dcterms:created xsi:type="dcterms:W3CDTF">2023-11-07T10:31:00Z</dcterms:created>
  <dcterms:modified xsi:type="dcterms:W3CDTF">2023-12-21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AoRwv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